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78015A68" w:rsidR="00E11191" w:rsidRPr="00963C52"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C46FC3" w:rsidRPr="00963C52">
        <w:rPr>
          <w:b/>
          <w:bCs/>
          <w:iCs/>
          <w:color w:val="000000" w:themeColor="text1"/>
          <w:sz w:val="28"/>
          <w:szCs w:val="26"/>
        </w:rPr>
        <w:t xml:space="preserve">complex </w:t>
      </w:r>
      <w:r w:rsidR="00A235BC" w:rsidRPr="00963C52">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8D6812" w:rsidRPr="00963C52">
        <w:rPr>
          <w:b/>
          <w:bCs/>
          <w:iCs/>
          <w:color w:val="000000" w:themeColor="text1"/>
          <w:sz w:val="28"/>
          <w:szCs w:val="26"/>
        </w:rPr>
        <w:t>high</w:t>
      </w:r>
      <w:r w:rsidR="00AE7A34" w:rsidRPr="00963C52">
        <w:rPr>
          <w:b/>
          <w:bCs/>
          <w:iCs/>
          <w:color w:val="000000" w:themeColor="text1"/>
          <w:sz w:val="28"/>
          <w:szCs w:val="26"/>
        </w:rPr>
        <w:t>-</w:t>
      </w:r>
      <w:r w:rsidR="008D6812" w:rsidRPr="00963C52">
        <w:rPr>
          <w:b/>
          <w:bCs/>
          <w:iCs/>
          <w:color w:val="000000" w:themeColor="text1"/>
          <w:sz w:val="28"/>
          <w:szCs w:val="26"/>
        </w:rPr>
        <w:t xml:space="preserve">order </w:t>
      </w:r>
      <w:r w:rsidR="00AE7A34" w:rsidRPr="00963C52">
        <w:rPr>
          <w:b/>
          <w:bCs/>
          <w:iCs/>
          <w:color w:val="000000" w:themeColor="text1"/>
          <w:sz w:val="28"/>
          <w:szCs w:val="26"/>
        </w:rPr>
        <w:t xml:space="preserve">combinatorial </w:t>
      </w:r>
      <w:r w:rsidR="00A235BC" w:rsidRPr="00963C52">
        <w:rPr>
          <w:b/>
          <w:bCs/>
          <w:iCs/>
          <w:color w:val="000000" w:themeColor="text1"/>
          <w:sz w:val="28"/>
          <w:szCs w:val="26"/>
        </w:rPr>
        <w:t xml:space="preserve">genetic </w:t>
      </w:r>
      <w:r w:rsidR="00C53891" w:rsidRPr="00963C52">
        <w:rPr>
          <w:b/>
          <w:bCs/>
          <w:iCs/>
          <w:color w:val="000000" w:themeColor="text1"/>
          <w:sz w:val="28"/>
          <w:szCs w:val="26"/>
        </w:rPr>
        <w:t>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RDefault="001F5994" w:rsidP="00224FCB">
      <w:pPr>
        <w:outlineLvl w:val="0"/>
        <w:rPr>
          <w:b/>
          <w:bCs/>
          <w:iCs/>
          <w:color w:val="000000" w:themeColor="text1"/>
          <w:sz w:val="28"/>
        </w:rPr>
      </w:pPr>
      <w:r>
        <w:rPr>
          <w:b/>
          <w:bCs/>
          <w:iCs/>
          <w:color w:val="000000" w:themeColor="text1"/>
          <w:sz w:val="28"/>
        </w:rPr>
        <w:t>Summary</w:t>
      </w:r>
    </w:p>
    <w:p w14:paraId="21B9CC65" w14:textId="18C8CAA9"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715948">
        <w:rPr>
          <w:rFonts w:eastAsia="Times New Roman"/>
        </w:rPr>
        <w:t>high-order</w:t>
      </w:r>
      <w:r w:rsidR="00622BB5">
        <w:rPr>
          <w:rFonts w:eastAsia="Times New Roman"/>
        </w:rPr>
        <w:t xml:space="preserve"> variant combinations </w:t>
      </w:r>
      <w:r w:rsidR="006A549C">
        <w:rPr>
          <w:rFonts w:eastAsia="Times New Roman"/>
        </w:rPr>
        <w:t>at multiple targeted genes</w:t>
      </w:r>
      <w:r w:rsidR="00B15EC7" w:rsidRPr="00EC2F5D">
        <w:rPr>
          <w:rFonts w:eastAsia="Times New Roman"/>
        </w:rPr>
        <w:t>, enabling</w:t>
      </w:r>
      <w:r w:rsidR="00563BD0">
        <w:rPr>
          <w:rFonts w:eastAsia="Times New Roman"/>
        </w:rPr>
        <w:t xml:space="preserve"> </w:t>
      </w:r>
      <w:r w:rsidR="006917E8">
        <w:rPr>
          <w:rFonts w:eastAsia="Times New Roman"/>
        </w:rPr>
        <w:t>e</w:t>
      </w:r>
      <w:r w:rsidR="00AD1AD0">
        <w:rPr>
          <w:rFonts w:eastAsia="Times New Roman"/>
        </w:rPr>
        <w:t>x</w:t>
      </w:r>
      <w:r w:rsidR="006917E8">
        <w:rPr>
          <w:rFonts w:eastAsia="Times New Roman"/>
        </w:rPr>
        <w:t xml:space="preserve">haustive </w:t>
      </w:r>
      <w:r w:rsidR="00C46FC3">
        <w:rPr>
          <w:rFonts w:eastAsia="Times New Roman"/>
        </w:rPr>
        <w:t>poly</w:t>
      </w:r>
      <w:r w:rsidR="00AD1AD0">
        <w:rPr>
          <w:rFonts w:eastAsia="Times New Roman"/>
        </w:rPr>
        <w:t>g</w:t>
      </w:r>
      <w:r w:rsidR="006917E8">
        <w:rPr>
          <w:rFonts w:eastAsia="Times New Roman"/>
        </w:rPr>
        <w:t>e</w:t>
      </w:r>
      <w:r w:rsidR="0005084C">
        <w:rPr>
          <w:rFonts w:eastAsia="Times New Roman"/>
        </w:rPr>
        <w:t>n</w:t>
      </w:r>
      <w:r w:rsidR="00C46FC3">
        <w:rPr>
          <w:rFonts w:eastAsia="Times New Roman"/>
        </w:rPr>
        <w:t>ic</w:t>
      </w:r>
      <w:r w:rsidR="006917E8">
        <w:rPr>
          <w:rFonts w:eastAsia="Times New Roman"/>
        </w:rPr>
        <w:t xml:space="preserve"> </w:t>
      </w:r>
      <w:r w:rsidR="00AD1AD0">
        <w:rPr>
          <w:rFonts w:eastAsia="Times New Roman"/>
        </w:rPr>
        <w:t>a</w:t>
      </w:r>
      <w:r w:rsidR="006917E8">
        <w:rPr>
          <w:rFonts w:eastAsia="Times New Roman"/>
        </w:rPr>
        <w:t>nalysis</w:t>
      </w:r>
      <w:r w:rsidR="00CE359B">
        <w:rPr>
          <w:rFonts w:eastAsia="Times New Roman"/>
        </w:rPr>
        <w:t xml:space="preserve"> </w:t>
      </w:r>
      <w:r w:rsidR="00B15EC7" w:rsidRPr="00EC2F5D">
        <w:rPr>
          <w:rFonts w:eastAsia="Times New Roman"/>
        </w:rPr>
        <w:t>(</w:t>
      </w:r>
      <w:r w:rsidR="00393E07">
        <w:rPr>
          <w:rFonts w:eastAsia="Times New Roman"/>
        </w:rPr>
        <w:t>XGA</w:t>
      </w:r>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r w:rsidR="008D6812">
        <w:rPr>
          <w:rFonts w:eastAsia="Times New Roman"/>
        </w:rPr>
        <w:t>XGA</w:t>
      </w:r>
      <w:r w:rsidRPr="00EC2F5D">
        <w:rPr>
          <w:rFonts w:eastAsia="Times New Roman"/>
        </w:rPr>
        <w:t xml:space="preserve"> can help </w:t>
      </w:r>
      <w:r w:rsidR="00815669" w:rsidRPr="00EC2F5D">
        <w:rPr>
          <w:rFonts w:eastAsia="Times New Roman"/>
        </w:rPr>
        <w:t xml:space="preserve">dissect complex </w:t>
      </w:r>
      <w:r w:rsidR="00292140">
        <w:rPr>
          <w:rFonts w:eastAsia="Times New Roman"/>
        </w:rPr>
        <w:t>multi-gene</w:t>
      </w:r>
      <w:r w:rsidR="00815669" w:rsidRPr="00EC2F5D">
        <w:rPr>
          <w:rFonts w:eastAsia="Times New Roman"/>
        </w:rPr>
        <w:t xml:space="preserve">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 xml:space="preserve">Disrupting </w:t>
      </w:r>
      <w:r>
        <w:rPr>
          <w:lang w:val="en-CA"/>
        </w:rPr>
        <w:t>gene</w:t>
      </w:r>
      <w:r w:rsidR="009833C3">
        <w:rPr>
          <w:lang w:val="en-CA"/>
        </w:rPr>
        <w:t xml:space="preserve"> 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18E9C42"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825573">
        <w:rPr>
          <w:lang w:val="en-CA"/>
        </w:rPr>
        <w:t xml:space="preserve">can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r w:rsidR="00B75D02">
        <w:rPr>
          <w:lang w:val="en-CA"/>
        </w:rPr>
        <w:t xml:space="preserve"> In the case of </w:t>
      </w:r>
      <w:r w:rsidR="00B75D02">
        <w:t xml:space="preserve">ABC transporters (involved in cellular efflux of small molecules), there are both drug resistance and sensitivity phenomena that are observed only upon the deletion of three or more genes </w:t>
      </w:r>
      <w:r w:rsidR="00B75D02">
        <w:fldChar w:fldCharType="begin" w:fldLock="1"/>
      </w:r>
      <w:r w:rsidR="00D9226C">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B75D02">
        <w:fldChar w:fldCharType="separate"/>
      </w:r>
      <w:r w:rsidR="007A4FB8" w:rsidRPr="007A4FB8">
        <w:rPr>
          <w:noProof/>
        </w:rPr>
        <w:t>(Khakhina et al., 2015; Kolaczkowska et al., 2008; Suzuki et al., 2011)</w:t>
      </w:r>
      <w:r w:rsidR="00B75D02">
        <w:fldChar w:fldCharType="end"/>
      </w:r>
      <w:r w:rsidR="00B75D02">
        <w:t xml:space="preserve">. </w:t>
      </w:r>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335063A6" w:rsidR="00DB0ED8" w:rsidRPr="00CF7D75" w:rsidRDefault="006A549C" w:rsidP="00CB2DD0">
      <w:pPr>
        <w:jc w:val="both"/>
        <w:rPr>
          <w:lang w:val="en-CA"/>
        </w:rPr>
      </w:pPr>
      <w:commentRangeStart w:id="0"/>
      <w:r>
        <w:rPr>
          <w:lang w:val="en-CA"/>
        </w:rPr>
        <w:t xml:space="preserve">Revealing functions within a complex </w:t>
      </w:r>
      <w:r w:rsidR="002B5FCC">
        <w:rPr>
          <w:lang w:val="en-CA"/>
        </w:rPr>
        <w:t xml:space="preserve">genetic </w:t>
      </w:r>
      <w:r>
        <w:rPr>
          <w:lang w:val="en-CA"/>
        </w:rPr>
        <w:t>system will often require</w:t>
      </w:r>
      <w:r w:rsidRPr="00EC2F5D">
        <w:rPr>
          <w:rFonts w:eastAsia="Times New Roman"/>
        </w:rPr>
        <w:t xml:space="preserve"> </w:t>
      </w:r>
      <w:r>
        <w:rPr>
          <w:rFonts w:eastAsia="Times New Roman"/>
        </w:rPr>
        <w:t>e</w:t>
      </w:r>
      <w:r w:rsidR="00E850EA">
        <w:rPr>
          <w:rFonts w:eastAsia="Times New Roman"/>
        </w:rPr>
        <w:t>x</w:t>
      </w:r>
      <w:r>
        <w:rPr>
          <w:rFonts w:eastAsia="Times New Roman"/>
        </w:rPr>
        <w:t xml:space="preserve">haustive </w:t>
      </w:r>
      <w:r w:rsidR="00B41F81">
        <w:rPr>
          <w:rFonts w:eastAsia="Times New Roman"/>
        </w:rPr>
        <w:t>polygenic</w:t>
      </w:r>
      <w:r>
        <w:rPr>
          <w:rFonts w:eastAsia="Times New Roman"/>
        </w:rPr>
        <w:t xml:space="preserve"> </w:t>
      </w:r>
      <w:r w:rsidR="00E850EA">
        <w:rPr>
          <w:rFonts w:eastAsia="Times New Roman"/>
        </w:rPr>
        <w:t>a</w:t>
      </w:r>
      <w:r>
        <w:rPr>
          <w:rFonts w:eastAsia="Times New Roman"/>
        </w:rPr>
        <w:t>nalysis (XGA)</w:t>
      </w:r>
      <w:r w:rsidR="002B5FCC">
        <w:rPr>
          <w:rFonts w:eastAsia="Times New Roman"/>
        </w:rPr>
        <w:t xml:space="preserve"> </w:t>
      </w:r>
      <w:r w:rsidR="002B5FCC">
        <w:rPr>
          <w:lang w:val="en-CA"/>
        </w:rPr>
        <w:t xml:space="preserve">that goes beyond </w:t>
      </w:r>
      <w:r w:rsidR="00896ACA">
        <w:rPr>
          <w:lang w:val="en-CA"/>
        </w:rPr>
        <w:t xml:space="preserve">single-gene and pairwise </w:t>
      </w:r>
      <w:r w:rsidR="00296434">
        <w:rPr>
          <w:lang w:val="en-CA"/>
        </w:rPr>
        <w:t>effects</w:t>
      </w:r>
      <w:r w:rsidR="00896ACA">
        <w:rPr>
          <w:lang w:val="en-CA"/>
        </w:rPr>
        <w:t xml:space="preserve"> to include high-order combinations of genetic perturbation</w:t>
      </w:r>
      <w:r w:rsidR="00B14E24">
        <w:rPr>
          <w:lang w:val="en-CA"/>
        </w:rPr>
        <w:t>s</w:t>
      </w:r>
      <w:r w:rsidR="00896ACA">
        <w:rPr>
          <w:lang w:val="en-CA"/>
        </w:rPr>
        <w:t>.</w:t>
      </w:r>
      <w:r w:rsidR="008F2B33">
        <w:rPr>
          <w:lang w:val="en-CA"/>
        </w:rPr>
        <w:t xml:space="preserve"> </w:t>
      </w:r>
      <w:r w:rsidR="00326455">
        <w:rPr>
          <w:lang w:val="en-CA"/>
        </w:rPr>
        <w:t xml:space="preserve">Here we describe </w:t>
      </w:r>
      <w:r w:rsidR="00D46059">
        <w:rPr>
          <w:lang w:val="en-CA"/>
        </w:rPr>
        <w:t xml:space="preserve">a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commentRangeEnd w:id="0"/>
      <w:r w:rsidR="00EC4469">
        <w:rPr>
          <w:rStyle w:val="CommentReference"/>
          <w:rFonts w:asciiTheme="minorHAnsi" w:hAnsiTheme="minorHAnsi" w:cstheme="minorBidi"/>
        </w:rPr>
        <w:commentReference w:id="0"/>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 xml:space="preserve">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2E0BA8B7" w:rsidR="00964AF7" w:rsidRDefault="00025615" w:rsidP="00D9226C">
      <w:pPr>
        <w:jc w:val="both"/>
        <w:outlineLvl w:val="0"/>
        <w:rPr>
          <w:ins w:id="2"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
      <w:r w:rsidR="001F0493">
        <w:rPr>
          <w:rStyle w:val="CommentReference"/>
          <w:rFonts w:asciiTheme="minorHAnsi" w:hAnsiTheme="minorHAnsi" w:cstheme="minorBidi"/>
        </w:rPr>
        <w:commentReference w:id="3"/>
      </w:r>
      <w:ins w:id="4"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5" w:author="Albi Celaj [2]" w:date="2019-01-30T18:23:00Z"/>
          <w:color w:val="000000"/>
        </w:rPr>
      </w:pPr>
    </w:p>
    <w:p w14:paraId="3E62D42F" w14:textId="77777777" w:rsidR="006A4E7C" w:rsidRDefault="006A4E7C" w:rsidP="00982721">
      <w:pPr>
        <w:jc w:val="both"/>
        <w:outlineLvl w:val="0"/>
        <w:rPr>
          <w:ins w:id="6"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r w:rsidR="00957B44" w:rsidRPr="00137983">
        <w:rPr>
          <w:color w:val="000000"/>
        </w:rPr>
        <w:t>MAT</w:t>
      </w:r>
      <w:r w:rsidR="00957B44" w:rsidRPr="00137983">
        <w:rPr>
          <w:b/>
          <w:color w:val="000000"/>
        </w:rPr>
        <w:t>a</w:t>
      </w:r>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7"/>
      <w:r w:rsidR="00031519" w:rsidRPr="00FB55DF">
        <w:rPr>
          <w:color w:val="000000"/>
        </w:rPr>
        <w:t>Data S7</w:t>
      </w:r>
      <w:commentRangeEnd w:id="7"/>
      <w:r w:rsidR="00031519">
        <w:rPr>
          <w:color w:val="000000"/>
        </w:rPr>
        <w:t>)</w:t>
      </w:r>
      <w:r w:rsidR="00031519">
        <w:rPr>
          <w:rStyle w:val="CommentReference"/>
          <w:rFonts w:asciiTheme="minorHAnsi" w:hAnsiTheme="minorHAnsi" w:cstheme="minorBidi"/>
        </w:rPr>
        <w:commentReference w:id="7"/>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lastRenderedPageBreak/>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12E629E6"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22E221DE"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r w:rsidR="00202E46">
        <w:rPr>
          <w:color w:val="000000"/>
        </w:rPr>
        <w:t>6</w:t>
      </w:r>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625FBDC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r w:rsidR="00202E46" w:rsidRPr="00D66545">
        <w:rPr>
          <w:color w:val="000000"/>
        </w:rPr>
        <w:t>S</w:t>
      </w:r>
      <w:r w:rsidR="00202E46">
        <w:rPr>
          <w:color w:val="000000"/>
        </w:rPr>
        <w:t>6</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r w:rsidR="00202E46" w:rsidRPr="00D66545">
        <w:rPr>
          <w:color w:val="000000"/>
        </w:rPr>
        <w:t>S</w:t>
      </w:r>
      <w:r w:rsidR="00202E46">
        <w:rPr>
          <w:color w:val="000000"/>
        </w:rPr>
        <w:t>6</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r w:rsidR="00202E46">
        <w:rPr>
          <w:color w:val="000000"/>
          <w:lang w:val="en-CA"/>
        </w:rPr>
        <w:t>bottom</w:t>
      </w:r>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r w:rsidR="0020497C">
        <w:rPr>
          <w:color w:val="000000"/>
          <w:lang w:val="en-CA"/>
        </w:rPr>
        <w:t>5</w:t>
      </w:r>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lastRenderedPageBreak/>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E00B9C4" w:rsidR="00DB0ED8" w:rsidRPr="001C1222" w:rsidRDefault="00892B07" w:rsidP="00DB0ED8">
      <w:pPr>
        <w:pStyle w:val="NormalWeb"/>
        <w:jc w:val="both"/>
        <w:rPr>
          <w:bCs/>
          <w:iCs/>
          <w:color w:val="000000" w:themeColor="text1"/>
        </w:rPr>
      </w:pPr>
      <w:r>
        <w:rPr>
          <w:bCs/>
          <w:iCs/>
          <w:color w:val="000000" w:themeColor="text1"/>
        </w:rPr>
        <w:t>C</w:t>
      </w:r>
      <w:commentRangeStart w:id="8"/>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8"/>
      <w:r w:rsidR="00DB0ED8">
        <w:rPr>
          <w:rStyle w:val="CommentReference"/>
          <w:rFonts w:asciiTheme="minorHAnsi" w:hAnsiTheme="minorHAnsi" w:cstheme="minorBidi"/>
        </w:rPr>
        <w:commentReference w:id="8"/>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040A5669" w:rsidR="00DB0ED8" w:rsidRDefault="00DB0ED8" w:rsidP="00295BCD">
      <w:pPr>
        <w:jc w:val="both"/>
        <w:rPr>
          <w:bCs/>
          <w:iCs/>
          <w:color w:val="000000" w:themeColor="text1"/>
        </w:rPr>
      </w:pPr>
      <w:r>
        <w:rPr>
          <w:bCs/>
          <w:iCs/>
          <w:color w:val="000000" w:themeColor="text1"/>
        </w:rPr>
        <w:lastRenderedPageBreak/>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reasoned </w:t>
      </w:r>
      <w:r w:rsidR="00695D3C">
        <w:rPr>
          <w:bCs/>
          <w:iCs/>
          <w:color w:val="000000" w:themeColor="text1"/>
        </w:rPr>
        <w:t xml:space="preserve">(without benefit of computational modeling) </w:t>
      </w:r>
      <w:r>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Pr>
          <w:bCs/>
          <w:iCs/>
          <w:color w:val="000000" w:themeColor="text1"/>
        </w:rPr>
        <w:t xml:space="preserve">might lead us to conclude that the presence of one transporter can </w:t>
      </w:r>
      <w:r w:rsidR="00695D3C">
        <w:rPr>
          <w:bCs/>
          <w:iCs/>
          <w:color w:val="000000" w:themeColor="text1"/>
        </w:rPr>
        <w:t xml:space="preserve">positively </w:t>
      </w:r>
      <w:r>
        <w:rPr>
          <w:bCs/>
          <w:iCs/>
          <w:color w:val="000000" w:themeColor="text1"/>
        </w:rPr>
        <w:t xml:space="preserve">or </w:t>
      </w:r>
      <w:r w:rsidR="00695D3C">
        <w:rPr>
          <w:bCs/>
          <w:iCs/>
          <w:color w:val="000000" w:themeColor="text1"/>
        </w:rPr>
        <w:t xml:space="preserve">negatively influence the activity of </w:t>
      </w:r>
      <w:r>
        <w:rPr>
          <w:bCs/>
          <w:iCs/>
          <w:color w:val="000000" w:themeColor="text1"/>
        </w:rPr>
        <w:t xml:space="preserve">another.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0DEF791" w14:textId="77777777" w:rsidR="00755D10"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9"/>
      <w:commentRangeStart w:id="10"/>
      <w:r w:rsidRPr="001D524E">
        <w:rPr>
          <w:b/>
          <w:bCs/>
          <w:i/>
          <w:iCs/>
          <w:color w:val="000000" w:themeColor="text1"/>
        </w:rPr>
        <w:t>E</w:t>
      </w:r>
      <w:commentRangeEnd w:id="9"/>
      <w:r>
        <w:rPr>
          <w:rStyle w:val="CommentReference"/>
          <w:rFonts w:asciiTheme="minorHAnsi" w:hAnsiTheme="minorHAnsi" w:cstheme="minorBidi"/>
        </w:rPr>
        <w:commentReference w:id="9"/>
      </w:r>
      <w:commentRangeEnd w:id="10"/>
      <w:r>
        <w:rPr>
          <w:rStyle w:val="CommentReference"/>
          <w:rFonts w:asciiTheme="minorHAnsi" w:hAnsiTheme="minorHAnsi" w:cstheme="minorBidi"/>
        </w:rPr>
        <w:commentReference w:id="1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11"/>
      <w:commentRangeStart w:id="12"/>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1"/>
      <w:r>
        <w:rPr>
          <w:rStyle w:val="CommentReference"/>
          <w:rFonts w:asciiTheme="minorHAnsi" w:hAnsiTheme="minorHAnsi" w:cstheme="minorBidi"/>
        </w:rPr>
        <w:commentReference w:id="11"/>
      </w:r>
      <w:commentRangeEnd w:id="12"/>
      <w:r>
        <w:rPr>
          <w:rStyle w:val="CommentReference"/>
          <w:rFonts w:asciiTheme="minorHAnsi" w:hAnsiTheme="minorHAnsi" w:cstheme="minorBidi"/>
        </w:rPr>
        <w:commentReference w:id="12"/>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B31A081"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3"/>
      <w:commentRangeStart w:id="14"/>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3"/>
      <w:r w:rsidR="00E270DE">
        <w:rPr>
          <w:rStyle w:val="CommentReference"/>
          <w:rFonts w:asciiTheme="minorHAnsi" w:hAnsiTheme="minorHAnsi" w:cstheme="minorBidi"/>
        </w:rPr>
        <w:commentReference w:id="13"/>
      </w:r>
      <w:commentRangeEnd w:id="14"/>
      <w:r w:rsidR="00E270DE">
        <w:rPr>
          <w:rStyle w:val="CommentReference"/>
          <w:rFonts w:asciiTheme="minorHAnsi" w:hAnsiTheme="minorHAnsi" w:cstheme="minorBidi"/>
        </w:rPr>
        <w:commentReference w:id="14"/>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5"/>
      <w:commentRangeStart w:id="16"/>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5"/>
      <w:r w:rsidR="00E270DE">
        <w:rPr>
          <w:rStyle w:val="CommentReference"/>
          <w:rFonts w:asciiTheme="minorHAnsi" w:hAnsiTheme="minorHAnsi" w:cstheme="minorBidi"/>
        </w:rPr>
        <w:commentReference w:id="15"/>
      </w:r>
      <w:commentRangeEnd w:id="16"/>
    </w:p>
    <w:p w14:paraId="4526DE39" w14:textId="77777777" w:rsidR="00755D10" w:rsidRDefault="00755D10" w:rsidP="00E270DE">
      <w:pPr>
        <w:jc w:val="both"/>
        <w:rPr>
          <w:ins w:id="17"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6"/>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18"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19"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w:t>
      </w:r>
      <w:r w:rsidR="00091FB5">
        <w:rPr>
          <w:bCs/>
          <w:iCs/>
          <w:color w:val="000000" w:themeColor="text1"/>
        </w:rPr>
        <w:lastRenderedPageBreak/>
        <w:t xml:space="preserve">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AAA4D81"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20"/>
      <w:r w:rsidR="00CA6A9E">
        <w:rPr>
          <w:bCs/>
          <w:iCs/>
          <w:color w:val="000000" w:themeColor="text1"/>
        </w:rPr>
        <w:t>factor (</w:t>
      </w:r>
      <w:commentRangeEnd w:id="20"/>
      <w:r w:rsidR="004452EF">
        <w:rPr>
          <w:bCs/>
          <w:iCs/>
          <w:color w:val="000000" w:themeColor="text1"/>
        </w:rPr>
        <w:t xml:space="preserve">Figure </w:t>
      </w:r>
      <w:commentRangeStart w:id="21"/>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21"/>
      <w:r w:rsidR="00D610F0">
        <w:rPr>
          <w:rStyle w:val="CommentReference"/>
          <w:rFonts w:asciiTheme="minorHAnsi" w:hAnsiTheme="minorHAnsi" w:cstheme="minorBidi"/>
        </w:rPr>
        <w:commentReference w:id="21"/>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20"/>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9B70C68"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r w:rsidR="00955557">
        <w:rPr>
          <w:color w:val="000000"/>
        </w:rPr>
        <w:t>A, bottom panel</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lastRenderedPageBreak/>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3B6957C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C8A107A"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509D994C"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w:t>
      </w:r>
      <w:r w:rsidR="003966FD">
        <w:rPr>
          <w:bCs/>
          <w:iCs/>
          <w:color w:val="000000" w:themeColor="text1"/>
        </w:rPr>
        <w:lastRenderedPageBreak/>
        <w:t xml:space="preserve">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22" w:name="_Hlk530662605"/>
      <w:r w:rsidR="00627DF3">
        <w:rPr>
          <w:bCs/>
          <w:i/>
          <w:iCs/>
          <w:color w:val="000000" w:themeColor="text1"/>
        </w:rPr>
        <w:t>pdr5∆yor1∆</w:t>
      </w:r>
      <w:r w:rsidR="00627DF3">
        <w:rPr>
          <w:bCs/>
          <w:iCs/>
          <w:color w:val="000000" w:themeColor="text1"/>
        </w:rPr>
        <w:t xml:space="preserve">, </w:t>
      </w:r>
      <w:bookmarkEnd w:id="22"/>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23"/>
      <w:commentRangeStart w:id="24"/>
      <w:r w:rsidRPr="00233F15">
        <w:rPr>
          <w:b/>
          <w:bCs/>
          <w:iCs/>
          <w:color w:val="000000" w:themeColor="text1"/>
          <w:sz w:val="28"/>
        </w:rPr>
        <w:t>Discussion</w:t>
      </w:r>
      <w:commentRangeEnd w:id="23"/>
      <w:r w:rsidR="009833C3">
        <w:rPr>
          <w:rStyle w:val="CommentReference"/>
          <w:rFonts w:asciiTheme="minorHAnsi" w:hAnsiTheme="minorHAnsi" w:cstheme="minorBidi"/>
        </w:rPr>
        <w:commentReference w:id="23"/>
      </w:r>
      <w:commentRangeEnd w:id="24"/>
      <w:r w:rsidR="00F1038E">
        <w:rPr>
          <w:rStyle w:val="CommentReference"/>
          <w:rFonts w:asciiTheme="minorHAnsi" w:hAnsiTheme="minorHAnsi" w:cstheme="minorBidi"/>
        </w:rPr>
        <w:commentReference w:id="24"/>
      </w:r>
    </w:p>
    <w:p w14:paraId="0F121FAC" w14:textId="64BE53F2" w:rsidR="00AC1BB2" w:rsidRDefault="00BA1670" w:rsidP="00637EA3">
      <w:pPr>
        <w:jc w:val="both"/>
        <w:outlineLvl w:val="0"/>
        <w:rPr>
          <w:bCs/>
          <w:iCs/>
          <w:color w:val="000000" w:themeColor="text1"/>
        </w:rPr>
      </w:pPr>
      <w:r>
        <w:rPr>
          <w:bCs/>
          <w:iCs/>
          <w:color w:val="000000" w:themeColor="text1"/>
        </w:rPr>
        <w:lastRenderedPageBreak/>
        <w:t xml:space="preserve">Here we described an implementation of </w:t>
      </w:r>
      <w:r w:rsidR="00CF7D75">
        <w:rPr>
          <w:bCs/>
          <w:iCs/>
          <w:color w:val="000000" w:themeColor="text1"/>
        </w:rPr>
        <w:t xml:space="preserve">XGA, an extension of the SGA approach, </w:t>
      </w:r>
      <w:r>
        <w:rPr>
          <w:bCs/>
          <w:iCs/>
          <w:color w:val="000000" w:themeColor="text1"/>
        </w:rPr>
        <w:t xml:space="preserve">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6243C9D8"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w:t>
      </w:r>
      <w:r w:rsidR="00E80138" w:rsidRPr="00944FDF">
        <w:rPr>
          <w:bCs/>
          <w:iCs/>
          <w:color w:val="000000" w:themeColor="text1"/>
        </w:rPr>
        <w:lastRenderedPageBreak/>
        <w:t xml:space="preserve">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1F630128" w:rsidR="007766A0" w:rsidRDefault="008D72E0" w:rsidP="00253781">
      <w:pPr>
        <w:jc w:val="both"/>
        <w:rPr>
          <w:bCs/>
          <w:iCs/>
          <w:color w:val="000000" w:themeColor="text1"/>
        </w:rPr>
      </w:pPr>
      <w:r>
        <w:rPr>
          <w:bCs/>
          <w:iCs/>
          <w:color w:val="000000" w:themeColor="text1"/>
        </w:rPr>
        <w:t xml:space="preserve">In summary, we showed that measurement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41157C0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7044C9A6"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19F8D7B9"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7A7895C4"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B527A3" w:rsidRPr="00B527A3" w14:paraId="49F98EE5" w14:textId="77777777" w:rsidTr="00695D3C">
        <w:tc>
          <w:tcPr>
            <w:tcW w:w="3681" w:type="dxa"/>
            <w:vAlign w:val="bottom"/>
          </w:tcPr>
          <w:p w14:paraId="462CF501" w14:textId="33216469" w:rsidR="00B527A3" w:rsidRPr="00B527A3" w:rsidRDefault="00B527A3" w:rsidP="00B527A3">
            <w:pPr>
              <w:outlineLvl w:val="0"/>
              <w:rPr>
                <w:b/>
                <w:bCs/>
                <w:iCs/>
                <w:color w:val="000000" w:themeColor="text1"/>
              </w:rPr>
            </w:pPr>
            <w:r w:rsidRPr="00B527A3">
              <w:rPr>
                <w:color w:val="000000"/>
              </w:rPr>
              <w:lastRenderedPageBreak/>
              <w:t xml:space="preserve">fluconazole </w:t>
            </w:r>
          </w:p>
        </w:tc>
        <w:tc>
          <w:tcPr>
            <w:tcW w:w="2552" w:type="dxa"/>
          </w:tcPr>
          <w:p w14:paraId="45C0094B" w14:textId="77777777" w:rsidR="00B527A3" w:rsidRPr="00B527A3" w:rsidRDefault="00B527A3" w:rsidP="00B527A3">
            <w:pPr>
              <w:outlineLvl w:val="0"/>
              <w:rPr>
                <w:b/>
                <w:bCs/>
                <w:iCs/>
                <w:color w:val="000000" w:themeColor="text1"/>
              </w:rPr>
            </w:pPr>
          </w:p>
        </w:tc>
        <w:tc>
          <w:tcPr>
            <w:tcW w:w="3117" w:type="dxa"/>
          </w:tcPr>
          <w:p w14:paraId="73316B98" w14:textId="77777777" w:rsidR="00B527A3" w:rsidRPr="00B527A3" w:rsidRDefault="00B527A3" w:rsidP="00B527A3">
            <w:pPr>
              <w:outlineLvl w:val="0"/>
              <w:rPr>
                <w:b/>
                <w:bCs/>
                <w:iCs/>
                <w:color w:val="000000" w:themeColor="text1"/>
              </w:rPr>
            </w:pPr>
          </w:p>
        </w:tc>
      </w:tr>
      <w:tr w:rsidR="00B527A3" w:rsidRPr="00B527A3" w14:paraId="151CA01D" w14:textId="77777777" w:rsidTr="00695D3C">
        <w:tc>
          <w:tcPr>
            <w:tcW w:w="3681" w:type="dxa"/>
            <w:vAlign w:val="bottom"/>
          </w:tcPr>
          <w:p w14:paraId="1480082F" w14:textId="2315D1A2" w:rsidR="00B527A3" w:rsidRPr="00B527A3" w:rsidRDefault="00B527A3" w:rsidP="00B527A3">
            <w:pPr>
              <w:outlineLvl w:val="0"/>
              <w:rPr>
                <w:b/>
                <w:bCs/>
                <w:iCs/>
                <w:color w:val="000000" w:themeColor="text1"/>
              </w:rPr>
            </w:pPr>
            <w:r w:rsidRPr="00B527A3">
              <w:rPr>
                <w:color w:val="000000"/>
              </w:rPr>
              <w:t xml:space="preserve">ketoconazole  </w:t>
            </w:r>
          </w:p>
        </w:tc>
        <w:tc>
          <w:tcPr>
            <w:tcW w:w="2552" w:type="dxa"/>
          </w:tcPr>
          <w:p w14:paraId="0EC6A581" w14:textId="77777777" w:rsidR="00B527A3" w:rsidRPr="00B527A3" w:rsidRDefault="00B527A3" w:rsidP="00B527A3">
            <w:pPr>
              <w:outlineLvl w:val="0"/>
              <w:rPr>
                <w:b/>
                <w:bCs/>
                <w:iCs/>
                <w:color w:val="000000" w:themeColor="text1"/>
              </w:rPr>
            </w:pPr>
          </w:p>
        </w:tc>
        <w:tc>
          <w:tcPr>
            <w:tcW w:w="3117" w:type="dxa"/>
          </w:tcPr>
          <w:p w14:paraId="75C802B4" w14:textId="77777777" w:rsidR="00B527A3" w:rsidRPr="00B527A3" w:rsidRDefault="00B527A3" w:rsidP="00B527A3">
            <w:pPr>
              <w:outlineLvl w:val="0"/>
              <w:rPr>
                <w:b/>
                <w:bCs/>
                <w:iCs/>
                <w:color w:val="000000" w:themeColor="text1"/>
              </w:rPr>
            </w:pPr>
          </w:p>
        </w:tc>
      </w:tr>
      <w:tr w:rsidR="00B527A3" w:rsidRPr="00B527A3" w14:paraId="358D2106" w14:textId="77777777" w:rsidTr="00695D3C">
        <w:tc>
          <w:tcPr>
            <w:tcW w:w="3681" w:type="dxa"/>
            <w:vAlign w:val="bottom"/>
          </w:tcPr>
          <w:p w14:paraId="1A9D9F4B" w14:textId="17180441" w:rsidR="00B527A3" w:rsidRPr="00B527A3" w:rsidRDefault="00B527A3" w:rsidP="00B527A3">
            <w:pPr>
              <w:outlineLvl w:val="0"/>
              <w:rPr>
                <w:b/>
                <w:bCs/>
                <w:iCs/>
                <w:color w:val="000000" w:themeColor="text1"/>
              </w:rPr>
            </w:pPr>
            <w:r w:rsidRPr="00B527A3">
              <w:rPr>
                <w:color w:val="000000"/>
              </w:rPr>
              <w:t xml:space="preserve">miconazole </w:t>
            </w:r>
          </w:p>
        </w:tc>
        <w:tc>
          <w:tcPr>
            <w:tcW w:w="2552" w:type="dxa"/>
          </w:tcPr>
          <w:p w14:paraId="2BF4B898" w14:textId="77777777" w:rsidR="00B527A3" w:rsidRPr="00B527A3" w:rsidRDefault="00B527A3" w:rsidP="00B527A3">
            <w:pPr>
              <w:outlineLvl w:val="0"/>
              <w:rPr>
                <w:b/>
                <w:bCs/>
                <w:iCs/>
                <w:color w:val="000000" w:themeColor="text1"/>
              </w:rPr>
            </w:pPr>
          </w:p>
        </w:tc>
        <w:tc>
          <w:tcPr>
            <w:tcW w:w="3117" w:type="dxa"/>
          </w:tcPr>
          <w:p w14:paraId="665A6978" w14:textId="77777777" w:rsidR="00B527A3" w:rsidRPr="00B527A3" w:rsidRDefault="00B527A3" w:rsidP="00B527A3">
            <w:pPr>
              <w:outlineLvl w:val="0"/>
              <w:rPr>
                <w:b/>
                <w:bCs/>
                <w:iCs/>
                <w:color w:val="000000" w:themeColor="text1"/>
              </w:rPr>
            </w:pPr>
          </w:p>
        </w:tc>
      </w:tr>
      <w:tr w:rsidR="00B527A3" w:rsidRPr="00B527A3" w14:paraId="33560729" w14:textId="77777777" w:rsidTr="00695D3C">
        <w:tc>
          <w:tcPr>
            <w:tcW w:w="3681" w:type="dxa"/>
            <w:vAlign w:val="bottom"/>
          </w:tcPr>
          <w:p w14:paraId="5420C65B" w14:textId="0F67E145" w:rsidR="00B527A3" w:rsidRPr="00B527A3" w:rsidRDefault="00B527A3" w:rsidP="00B527A3">
            <w:pPr>
              <w:outlineLvl w:val="0"/>
              <w:rPr>
                <w:b/>
                <w:bCs/>
                <w:iCs/>
                <w:color w:val="000000" w:themeColor="text1"/>
              </w:rPr>
            </w:pPr>
            <w:r w:rsidRPr="00B527A3">
              <w:rPr>
                <w:color w:val="000000"/>
              </w:rPr>
              <w:t xml:space="preserve">itraconazole </w:t>
            </w:r>
          </w:p>
        </w:tc>
        <w:tc>
          <w:tcPr>
            <w:tcW w:w="2552" w:type="dxa"/>
          </w:tcPr>
          <w:p w14:paraId="086662E2" w14:textId="77777777" w:rsidR="00B527A3" w:rsidRPr="00B527A3" w:rsidRDefault="00B527A3" w:rsidP="00B527A3">
            <w:pPr>
              <w:outlineLvl w:val="0"/>
              <w:rPr>
                <w:b/>
                <w:bCs/>
                <w:iCs/>
                <w:color w:val="000000" w:themeColor="text1"/>
              </w:rPr>
            </w:pPr>
          </w:p>
        </w:tc>
        <w:tc>
          <w:tcPr>
            <w:tcW w:w="3117" w:type="dxa"/>
          </w:tcPr>
          <w:p w14:paraId="5AEC3910" w14:textId="77777777" w:rsidR="00B527A3" w:rsidRPr="00B527A3" w:rsidRDefault="00B527A3" w:rsidP="00B527A3">
            <w:pPr>
              <w:outlineLvl w:val="0"/>
              <w:rPr>
                <w:b/>
                <w:bCs/>
                <w:iCs/>
                <w:color w:val="000000" w:themeColor="text1"/>
              </w:rPr>
            </w:pPr>
          </w:p>
        </w:tc>
      </w:tr>
      <w:tr w:rsidR="00B527A3" w:rsidRPr="00B527A3" w14:paraId="75A1E19C" w14:textId="77777777" w:rsidTr="00695D3C">
        <w:tc>
          <w:tcPr>
            <w:tcW w:w="3681" w:type="dxa"/>
            <w:vAlign w:val="bottom"/>
          </w:tcPr>
          <w:p w14:paraId="1AD6B11F" w14:textId="1F39DBA0" w:rsidR="00B527A3" w:rsidRPr="00B527A3" w:rsidRDefault="00B527A3" w:rsidP="00B527A3">
            <w:pPr>
              <w:outlineLvl w:val="0"/>
              <w:rPr>
                <w:b/>
                <w:bCs/>
                <w:iCs/>
                <w:color w:val="000000" w:themeColor="text1"/>
              </w:rPr>
            </w:pPr>
            <w:r w:rsidRPr="00B527A3">
              <w:rPr>
                <w:color w:val="000000"/>
              </w:rPr>
              <w:t>beauvericin</w:t>
            </w:r>
          </w:p>
        </w:tc>
        <w:tc>
          <w:tcPr>
            <w:tcW w:w="2552" w:type="dxa"/>
          </w:tcPr>
          <w:p w14:paraId="3955C193" w14:textId="77777777" w:rsidR="00B527A3" w:rsidRPr="00B527A3" w:rsidRDefault="00B527A3" w:rsidP="00B527A3">
            <w:pPr>
              <w:outlineLvl w:val="0"/>
              <w:rPr>
                <w:b/>
                <w:bCs/>
                <w:iCs/>
                <w:color w:val="000000" w:themeColor="text1"/>
              </w:rPr>
            </w:pPr>
          </w:p>
        </w:tc>
        <w:tc>
          <w:tcPr>
            <w:tcW w:w="3117" w:type="dxa"/>
          </w:tcPr>
          <w:p w14:paraId="29EFF54A" w14:textId="77777777" w:rsidR="00B527A3" w:rsidRPr="00B527A3" w:rsidRDefault="00B527A3" w:rsidP="00B527A3">
            <w:pPr>
              <w:outlineLvl w:val="0"/>
              <w:rPr>
                <w:b/>
                <w:bCs/>
                <w:iCs/>
                <w:color w:val="000000" w:themeColor="text1"/>
              </w:rPr>
            </w:pPr>
          </w:p>
        </w:tc>
      </w:tr>
      <w:tr w:rsidR="00B527A3" w:rsidRPr="00B527A3" w14:paraId="4A6CC44F" w14:textId="77777777" w:rsidTr="00695D3C">
        <w:tc>
          <w:tcPr>
            <w:tcW w:w="3681" w:type="dxa"/>
            <w:vAlign w:val="bottom"/>
          </w:tcPr>
          <w:p w14:paraId="2AEDB72E" w14:textId="09AB4E83" w:rsidR="00B527A3" w:rsidRPr="00B527A3" w:rsidRDefault="00B527A3" w:rsidP="00B527A3">
            <w:pPr>
              <w:outlineLvl w:val="0"/>
              <w:rPr>
                <w:b/>
                <w:bCs/>
                <w:iCs/>
                <w:color w:val="000000" w:themeColor="text1"/>
              </w:rPr>
            </w:pPr>
            <w:r w:rsidRPr="00B527A3">
              <w:rPr>
                <w:color w:val="000000"/>
              </w:rPr>
              <w:t xml:space="preserve">tamoxifen </w:t>
            </w:r>
          </w:p>
        </w:tc>
        <w:tc>
          <w:tcPr>
            <w:tcW w:w="2552" w:type="dxa"/>
          </w:tcPr>
          <w:p w14:paraId="7C991834" w14:textId="77777777" w:rsidR="00B527A3" w:rsidRPr="00B527A3" w:rsidRDefault="00B527A3" w:rsidP="00B527A3">
            <w:pPr>
              <w:outlineLvl w:val="0"/>
              <w:rPr>
                <w:b/>
                <w:bCs/>
                <w:iCs/>
                <w:color w:val="000000" w:themeColor="text1"/>
              </w:rPr>
            </w:pPr>
          </w:p>
        </w:tc>
        <w:tc>
          <w:tcPr>
            <w:tcW w:w="3117" w:type="dxa"/>
          </w:tcPr>
          <w:p w14:paraId="18428172" w14:textId="77777777" w:rsidR="00B527A3" w:rsidRPr="00B527A3" w:rsidRDefault="00B527A3" w:rsidP="00B527A3">
            <w:pPr>
              <w:outlineLvl w:val="0"/>
              <w:rPr>
                <w:b/>
                <w:bCs/>
                <w:iCs/>
                <w:color w:val="000000" w:themeColor="text1"/>
              </w:rPr>
            </w:pPr>
          </w:p>
        </w:tc>
      </w:tr>
      <w:tr w:rsidR="00B527A3" w:rsidRPr="00B527A3" w14:paraId="63DEB2F6" w14:textId="77777777" w:rsidTr="00695D3C">
        <w:tc>
          <w:tcPr>
            <w:tcW w:w="3681" w:type="dxa"/>
            <w:vAlign w:val="bottom"/>
          </w:tcPr>
          <w:p w14:paraId="76E26756" w14:textId="0BEFB2B6" w:rsidR="00B527A3" w:rsidRPr="00B527A3" w:rsidRDefault="00B527A3" w:rsidP="00B527A3">
            <w:pPr>
              <w:outlineLvl w:val="0"/>
              <w:rPr>
                <w:b/>
                <w:bCs/>
                <w:iCs/>
                <w:color w:val="000000" w:themeColor="text1"/>
              </w:rPr>
            </w:pPr>
            <w:r w:rsidRPr="00B527A3">
              <w:rPr>
                <w:color w:val="000000"/>
              </w:rPr>
              <w:t xml:space="preserve">benomyl </w:t>
            </w:r>
          </w:p>
        </w:tc>
        <w:tc>
          <w:tcPr>
            <w:tcW w:w="2552" w:type="dxa"/>
          </w:tcPr>
          <w:p w14:paraId="66A33D82" w14:textId="77777777" w:rsidR="00B527A3" w:rsidRPr="00B527A3" w:rsidRDefault="00B527A3" w:rsidP="00B527A3">
            <w:pPr>
              <w:outlineLvl w:val="0"/>
              <w:rPr>
                <w:b/>
                <w:bCs/>
                <w:iCs/>
                <w:color w:val="000000" w:themeColor="text1"/>
              </w:rPr>
            </w:pPr>
          </w:p>
        </w:tc>
        <w:tc>
          <w:tcPr>
            <w:tcW w:w="3117" w:type="dxa"/>
          </w:tcPr>
          <w:p w14:paraId="1F7B9A64" w14:textId="77777777" w:rsidR="00B527A3" w:rsidRPr="00B527A3" w:rsidRDefault="00B527A3" w:rsidP="00B527A3">
            <w:pPr>
              <w:outlineLvl w:val="0"/>
              <w:rPr>
                <w:b/>
                <w:bCs/>
                <w:iCs/>
                <w:color w:val="000000" w:themeColor="text1"/>
              </w:rPr>
            </w:pPr>
          </w:p>
        </w:tc>
      </w:tr>
      <w:tr w:rsidR="00B527A3" w:rsidRPr="00B527A3" w14:paraId="1455D764" w14:textId="77777777" w:rsidTr="00695D3C">
        <w:tc>
          <w:tcPr>
            <w:tcW w:w="3681" w:type="dxa"/>
            <w:vAlign w:val="bottom"/>
          </w:tcPr>
          <w:p w14:paraId="7E8DBDC7" w14:textId="05A7AFA9" w:rsidR="00B527A3" w:rsidRPr="00B527A3" w:rsidRDefault="00B527A3" w:rsidP="00B527A3">
            <w:pPr>
              <w:outlineLvl w:val="0"/>
              <w:rPr>
                <w:b/>
                <w:bCs/>
                <w:iCs/>
                <w:color w:val="000000" w:themeColor="text1"/>
              </w:rPr>
            </w:pPr>
            <w:r w:rsidRPr="00B527A3">
              <w:rPr>
                <w:color w:val="000000"/>
              </w:rPr>
              <w:t>cycloheximide</w:t>
            </w:r>
          </w:p>
        </w:tc>
        <w:tc>
          <w:tcPr>
            <w:tcW w:w="2552" w:type="dxa"/>
          </w:tcPr>
          <w:p w14:paraId="1EB66A6A" w14:textId="77777777" w:rsidR="00B527A3" w:rsidRPr="00B527A3" w:rsidRDefault="00B527A3" w:rsidP="00B527A3">
            <w:pPr>
              <w:outlineLvl w:val="0"/>
              <w:rPr>
                <w:b/>
                <w:bCs/>
                <w:iCs/>
                <w:color w:val="000000" w:themeColor="text1"/>
              </w:rPr>
            </w:pPr>
          </w:p>
        </w:tc>
        <w:tc>
          <w:tcPr>
            <w:tcW w:w="3117" w:type="dxa"/>
          </w:tcPr>
          <w:p w14:paraId="571D265E" w14:textId="77777777" w:rsidR="00B527A3" w:rsidRPr="00B527A3" w:rsidRDefault="00B527A3" w:rsidP="00B527A3">
            <w:pPr>
              <w:outlineLvl w:val="0"/>
              <w:rPr>
                <w:b/>
                <w:bCs/>
                <w:iCs/>
                <w:color w:val="000000" w:themeColor="text1"/>
              </w:rPr>
            </w:pPr>
          </w:p>
        </w:tc>
      </w:tr>
      <w:tr w:rsidR="00B527A3" w:rsidRPr="00B527A3" w14:paraId="3B14E8E4" w14:textId="77777777" w:rsidTr="00695D3C">
        <w:tc>
          <w:tcPr>
            <w:tcW w:w="3681" w:type="dxa"/>
            <w:vAlign w:val="bottom"/>
          </w:tcPr>
          <w:p w14:paraId="65222718" w14:textId="0D0A9B13" w:rsidR="00B527A3" w:rsidRPr="00B527A3" w:rsidRDefault="00B527A3" w:rsidP="00B527A3">
            <w:pPr>
              <w:outlineLvl w:val="0"/>
              <w:rPr>
                <w:b/>
                <w:bCs/>
                <w:iCs/>
                <w:color w:val="000000" w:themeColor="text1"/>
              </w:rPr>
            </w:pPr>
            <w:r w:rsidRPr="00B527A3">
              <w:rPr>
                <w:color w:val="000000"/>
              </w:rPr>
              <w:t xml:space="preserve">methotrexate </w:t>
            </w:r>
          </w:p>
        </w:tc>
        <w:tc>
          <w:tcPr>
            <w:tcW w:w="2552" w:type="dxa"/>
          </w:tcPr>
          <w:p w14:paraId="6A42AA12" w14:textId="77777777" w:rsidR="00B527A3" w:rsidRPr="00B527A3" w:rsidRDefault="00B527A3" w:rsidP="00B527A3">
            <w:pPr>
              <w:outlineLvl w:val="0"/>
              <w:rPr>
                <w:b/>
                <w:bCs/>
                <w:iCs/>
                <w:color w:val="000000" w:themeColor="text1"/>
              </w:rPr>
            </w:pPr>
          </w:p>
        </w:tc>
        <w:tc>
          <w:tcPr>
            <w:tcW w:w="3117" w:type="dxa"/>
          </w:tcPr>
          <w:p w14:paraId="1A835307" w14:textId="77D6A2F9" w:rsidR="00B527A3" w:rsidRPr="00B527A3" w:rsidRDefault="00B527A3" w:rsidP="00B527A3">
            <w:pPr>
              <w:outlineLvl w:val="0"/>
              <w:rPr>
                <w:b/>
                <w:bCs/>
                <w:iCs/>
                <w:color w:val="000000" w:themeColor="text1"/>
              </w:rPr>
            </w:pPr>
          </w:p>
        </w:tc>
      </w:tr>
      <w:tr w:rsidR="00B527A3" w:rsidRPr="00B527A3" w14:paraId="7394E458" w14:textId="77777777" w:rsidTr="00695D3C">
        <w:tc>
          <w:tcPr>
            <w:tcW w:w="3681" w:type="dxa"/>
            <w:vAlign w:val="bottom"/>
          </w:tcPr>
          <w:p w14:paraId="289752FD" w14:textId="6AEBCF9D" w:rsidR="00B527A3" w:rsidRPr="00B527A3" w:rsidRDefault="00B527A3" w:rsidP="00B527A3">
            <w:pPr>
              <w:outlineLvl w:val="0"/>
              <w:rPr>
                <w:b/>
                <w:bCs/>
                <w:iCs/>
                <w:color w:val="000000" w:themeColor="text1"/>
              </w:rPr>
            </w:pPr>
            <w:r w:rsidRPr="00B527A3">
              <w:rPr>
                <w:color w:val="000000"/>
              </w:rPr>
              <w:t xml:space="preserve">camptothecin </w:t>
            </w:r>
          </w:p>
        </w:tc>
        <w:tc>
          <w:tcPr>
            <w:tcW w:w="2552" w:type="dxa"/>
          </w:tcPr>
          <w:p w14:paraId="505773E6" w14:textId="77777777" w:rsidR="00B527A3" w:rsidRPr="00B527A3" w:rsidRDefault="00B527A3" w:rsidP="00B527A3">
            <w:pPr>
              <w:outlineLvl w:val="0"/>
              <w:rPr>
                <w:b/>
                <w:bCs/>
                <w:iCs/>
                <w:color w:val="000000" w:themeColor="text1"/>
              </w:rPr>
            </w:pPr>
          </w:p>
        </w:tc>
        <w:tc>
          <w:tcPr>
            <w:tcW w:w="3117" w:type="dxa"/>
          </w:tcPr>
          <w:p w14:paraId="46061D0A" w14:textId="77777777" w:rsidR="00B527A3" w:rsidRPr="00B527A3" w:rsidRDefault="00B527A3" w:rsidP="00B527A3">
            <w:pPr>
              <w:outlineLvl w:val="0"/>
              <w:rPr>
                <w:b/>
                <w:bCs/>
                <w:iCs/>
                <w:color w:val="000000" w:themeColor="text1"/>
              </w:rPr>
            </w:pPr>
          </w:p>
        </w:tc>
      </w:tr>
      <w:tr w:rsidR="00B527A3" w:rsidRPr="00B527A3" w14:paraId="79FD282D" w14:textId="77777777" w:rsidTr="00695D3C">
        <w:tc>
          <w:tcPr>
            <w:tcW w:w="3681" w:type="dxa"/>
            <w:vAlign w:val="bottom"/>
          </w:tcPr>
          <w:p w14:paraId="704C8DB7" w14:textId="73889E36" w:rsidR="00B527A3" w:rsidRPr="00B527A3" w:rsidRDefault="00B527A3" w:rsidP="00B527A3">
            <w:pPr>
              <w:outlineLvl w:val="0"/>
              <w:rPr>
                <w:b/>
                <w:bCs/>
                <w:iCs/>
                <w:color w:val="000000" w:themeColor="text1"/>
              </w:rPr>
            </w:pPr>
            <w:r w:rsidRPr="00B527A3">
              <w:rPr>
                <w:color w:val="000000"/>
              </w:rPr>
              <w:t>cisplatin</w:t>
            </w:r>
          </w:p>
        </w:tc>
        <w:tc>
          <w:tcPr>
            <w:tcW w:w="2552" w:type="dxa"/>
          </w:tcPr>
          <w:p w14:paraId="43E5A708" w14:textId="77777777" w:rsidR="00B527A3" w:rsidRPr="00B527A3" w:rsidRDefault="00B527A3" w:rsidP="00B527A3">
            <w:pPr>
              <w:outlineLvl w:val="0"/>
              <w:rPr>
                <w:b/>
                <w:bCs/>
                <w:iCs/>
                <w:color w:val="000000" w:themeColor="text1"/>
              </w:rPr>
            </w:pPr>
          </w:p>
        </w:tc>
        <w:tc>
          <w:tcPr>
            <w:tcW w:w="3117" w:type="dxa"/>
          </w:tcPr>
          <w:p w14:paraId="5C45B9FE" w14:textId="7818D7F8" w:rsidR="00B527A3" w:rsidRPr="00B527A3" w:rsidRDefault="00B527A3" w:rsidP="00B527A3">
            <w:pPr>
              <w:outlineLvl w:val="0"/>
              <w:rPr>
                <w:b/>
                <w:bCs/>
                <w:iCs/>
                <w:color w:val="000000" w:themeColor="text1"/>
              </w:rPr>
            </w:pPr>
          </w:p>
        </w:tc>
      </w:tr>
      <w:tr w:rsidR="00B527A3" w:rsidRPr="00B527A3" w14:paraId="463438EA" w14:textId="77777777" w:rsidTr="00695D3C">
        <w:tc>
          <w:tcPr>
            <w:tcW w:w="3681" w:type="dxa"/>
            <w:vAlign w:val="bottom"/>
          </w:tcPr>
          <w:p w14:paraId="0E394106" w14:textId="5B2A7846" w:rsidR="00B527A3" w:rsidRPr="00B527A3" w:rsidRDefault="00B527A3" w:rsidP="00B527A3">
            <w:pPr>
              <w:outlineLvl w:val="0"/>
              <w:rPr>
                <w:b/>
                <w:bCs/>
                <w:iCs/>
                <w:color w:val="000000" w:themeColor="text1"/>
              </w:rPr>
            </w:pPr>
            <w:r w:rsidRPr="00B527A3">
              <w:rPr>
                <w:color w:val="000000"/>
              </w:rPr>
              <w:t>bisantrene</w:t>
            </w:r>
          </w:p>
        </w:tc>
        <w:tc>
          <w:tcPr>
            <w:tcW w:w="2552" w:type="dxa"/>
          </w:tcPr>
          <w:p w14:paraId="458045A4" w14:textId="77777777" w:rsidR="00B527A3" w:rsidRPr="00B527A3" w:rsidRDefault="00B527A3" w:rsidP="00B527A3">
            <w:pPr>
              <w:outlineLvl w:val="0"/>
              <w:rPr>
                <w:b/>
                <w:bCs/>
                <w:iCs/>
                <w:color w:val="000000" w:themeColor="text1"/>
              </w:rPr>
            </w:pPr>
          </w:p>
        </w:tc>
        <w:tc>
          <w:tcPr>
            <w:tcW w:w="3117" w:type="dxa"/>
          </w:tcPr>
          <w:p w14:paraId="64FC82D6" w14:textId="011C83DE" w:rsidR="00B527A3" w:rsidRPr="00B527A3" w:rsidRDefault="00B527A3" w:rsidP="00B527A3">
            <w:pPr>
              <w:outlineLvl w:val="0"/>
              <w:rPr>
                <w:b/>
                <w:bCs/>
                <w:iCs/>
                <w:color w:val="000000" w:themeColor="text1"/>
              </w:rPr>
            </w:pPr>
          </w:p>
        </w:tc>
      </w:tr>
      <w:tr w:rsidR="00B527A3" w:rsidRPr="00B527A3" w14:paraId="53DFF105" w14:textId="77777777" w:rsidTr="00695D3C">
        <w:tc>
          <w:tcPr>
            <w:tcW w:w="3681" w:type="dxa"/>
            <w:vAlign w:val="bottom"/>
          </w:tcPr>
          <w:p w14:paraId="2FF6AA0F" w14:textId="0754FC9C" w:rsidR="00B527A3" w:rsidRPr="00B527A3" w:rsidRDefault="00B527A3" w:rsidP="00B527A3">
            <w:pPr>
              <w:outlineLvl w:val="0"/>
              <w:rPr>
                <w:b/>
                <w:bCs/>
                <w:iCs/>
                <w:color w:val="000000" w:themeColor="text1"/>
              </w:rPr>
            </w:pPr>
            <w:r w:rsidRPr="00B527A3">
              <w:rPr>
                <w:color w:val="000000"/>
              </w:rPr>
              <w:t>mitoxantrone</w:t>
            </w:r>
          </w:p>
        </w:tc>
        <w:tc>
          <w:tcPr>
            <w:tcW w:w="2552" w:type="dxa"/>
          </w:tcPr>
          <w:p w14:paraId="24E6BC6B" w14:textId="77777777" w:rsidR="00B527A3" w:rsidRPr="00B527A3" w:rsidRDefault="00B527A3" w:rsidP="00B527A3">
            <w:pPr>
              <w:outlineLvl w:val="0"/>
              <w:rPr>
                <w:b/>
                <w:bCs/>
                <w:iCs/>
                <w:color w:val="000000" w:themeColor="text1"/>
              </w:rPr>
            </w:pPr>
          </w:p>
        </w:tc>
        <w:tc>
          <w:tcPr>
            <w:tcW w:w="3117" w:type="dxa"/>
          </w:tcPr>
          <w:p w14:paraId="42D72CD6" w14:textId="77777777" w:rsidR="00B527A3" w:rsidRPr="00B527A3" w:rsidRDefault="00B527A3" w:rsidP="00B527A3">
            <w:pPr>
              <w:outlineLvl w:val="0"/>
              <w:rPr>
                <w:b/>
                <w:bCs/>
                <w:iCs/>
                <w:color w:val="000000" w:themeColor="text1"/>
              </w:rPr>
            </w:pPr>
          </w:p>
        </w:tc>
      </w:tr>
      <w:tr w:rsidR="00B527A3" w:rsidRPr="00B527A3" w14:paraId="4569933D" w14:textId="77777777" w:rsidTr="00695D3C">
        <w:tc>
          <w:tcPr>
            <w:tcW w:w="3681" w:type="dxa"/>
            <w:vAlign w:val="bottom"/>
          </w:tcPr>
          <w:p w14:paraId="59FBE29B" w14:textId="626BA4B7" w:rsidR="00B527A3" w:rsidRPr="00B527A3" w:rsidRDefault="00B527A3" w:rsidP="00B527A3">
            <w:pPr>
              <w:outlineLvl w:val="0"/>
              <w:rPr>
                <w:b/>
                <w:bCs/>
                <w:iCs/>
                <w:color w:val="000000" w:themeColor="text1"/>
              </w:rPr>
            </w:pPr>
            <w:r w:rsidRPr="00B527A3">
              <w:rPr>
                <w:color w:val="000000"/>
              </w:rPr>
              <w:t xml:space="preserve">colchicine </w:t>
            </w:r>
          </w:p>
        </w:tc>
        <w:tc>
          <w:tcPr>
            <w:tcW w:w="2552" w:type="dxa"/>
          </w:tcPr>
          <w:p w14:paraId="2F31284E" w14:textId="77777777" w:rsidR="00B527A3" w:rsidRPr="00B527A3" w:rsidRDefault="00B527A3" w:rsidP="00B527A3">
            <w:pPr>
              <w:outlineLvl w:val="0"/>
              <w:rPr>
                <w:b/>
                <w:bCs/>
                <w:iCs/>
                <w:color w:val="000000" w:themeColor="text1"/>
              </w:rPr>
            </w:pPr>
          </w:p>
        </w:tc>
        <w:tc>
          <w:tcPr>
            <w:tcW w:w="3117" w:type="dxa"/>
          </w:tcPr>
          <w:p w14:paraId="0BE40391" w14:textId="77777777" w:rsidR="00B527A3" w:rsidRPr="00B527A3" w:rsidRDefault="00B527A3" w:rsidP="00B527A3">
            <w:pPr>
              <w:outlineLvl w:val="0"/>
              <w:rPr>
                <w:b/>
                <w:bCs/>
                <w:iCs/>
                <w:color w:val="000000" w:themeColor="text1"/>
              </w:rPr>
            </w:pPr>
          </w:p>
        </w:tc>
      </w:tr>
      <w:tr w:rsidR="00B527A3" w:rsidRPr="00B527A3" w14:paraId="4266E236" w14:textId="77777777" w:rsidTr="00695D3C">
        <w:tc>
          <w:tcPr>
            <w:tcW w:w="3681" w:type="dxa"/>
            <w:vAlign w:val="bottom"/>
          </w:tcPr>
          <w:p w14:paraId="349CCF57" w14:textId="569AFB96" w:rsidR="00B527A3" w:rsidRPr="00B527A3" w:rsidRDefault="00B527A3" w:rsidP="00B527A3">
            <w:pPr>
              <w:outlineLvl w:val="0"/>
              <w:rPr>
                <w:b/>
                <w:bCs/>
                <w:iCs/>
                <w:color w:val="000000" w:themeColor="text1"/>
              </w:rPr>
            </w:pPr>
            <w:r w:rsidRPr="00B527A3">
              <w:rPr>
                <w:color w:val="000000"/>
              </w:rPr>
              <w:t>imatinib</w:t>
            </w:r>
          </w:p>
        </w:tc>
        <w:tc>
          <w:tcPr>
            <w:tcW w:w="2552" w:type="dxa"/>
          </w:tcPr>
          <w:p w14:paraId="7ECB08F4" w14:textId="77777777" w:rsidR="00B527A3" w:rsidRPr="00B527A3" w:rsidRDefault="00B527A3" w:rsidP="00B527A3">
            <w:pPr>
              <w:outlineLvl w:val="0"/>
              <w:rPr>
                <w:b/>
                <w:bCs/>
                <w:iCs/>
                <w:color w:val="000000" w:themeColor="text1"/>
              </w:rPr>
            </w:pPr>
          </w:p>
        </w:tc>
        <w:tc>
          <w:tcPr>
            <w:tcW w:w="3117" w:type="dxa"/>
          </w:tcPr>
          <w:p w14:paraId="4E237C5D" w14:textId="77777777" w:rsidR="00B527A3" w:rsidRPr="00B527A3" w:rsidRDefault="00B527A3" w:rsidP="00B527A3">
            <w:pPr>
              <w:outlineLvl w:val="0"/>
              <w:rPr>
                <w:b/>
                <w:bCs/>
                <w:iCs/>
                <w:color w:val="000000" w:themeColor="text1"/>
              </w:rPr>
            </w:pPr>
          </w:p>
        </w:tc>
      </w:tr>
      <w:tr w:rsidR="00B527A3" w:rsidRPr="00B527A3" w14:paraId="1FCD6738" w14:textId="77777777" w:rsidTr="00695D3C">
        <w:tc>
          <w:tcPr>
            <w:tcW w:w="3681" w:type="dxa"/>
            <w:vAlign w:val="bottom"/>
          </w:tcPr>
          <w:p w14:paraId="58D5C808" w14:textId="12B2940B" w:rsidR="00B527A3" w:rsidRPr="00B527A3" w:rsidRDefault="00B527A3" w:rsidP="00B527A3">
            <w:pPr>
              <w:outlineLvl w:val="0"/>
              <w:rPr>
                <w:b/>
                <w:bCs/>
                <w:iCs/>
                <w:color w:val="000000" w:themeColor="text1"/>
              </w:rPr>
            </w:pPr>
            <w:r w:rsidRPr="00B527A3">
              <w:rPr>
                <w:color w:val="000000"/>
              </w:rPr>
              <w:t xml:space="preserve">valinomycin </w:t>
            </w:r>
          </w:p>
        </w:tc>
        <w:tc>
          <w:tcPr>
            <w:tcW w:w="2552" w:type="dxa"/>
          </w:tcPr>
          <w:p w14:paraId="1C67B68C" w14:textId="77777777" w:rsidR="00B527A3" w:rsidRPr="00B527A3" w:rsidRDefault="00B527A3" w:rsidP="00B527A3">
            <w:pPr>
              <w:outlineLvl w:val="0"/>
              <w:rPr>
                <w:b/>
                <w:bCs/>
                <w:iCs/>
                <w:color w:val="000000" w:themeColor="text1"/>
              </w:rPr>
            </w:pPr>
          </w:p>
        </w:tc>
        <w:tc>
          <w:tcPr>
            <w:tcW w:w="3117" w:type="dxa"/>
          </w:tcPr>
          <w:p w14:paraId="51D2D1F4" w14:textId="77777777" w:rsidR="00B527A3" w:rsidRPr="00B527A3" w:rsidRDefault="00B527A3" w:rsidP="00B527A3">
            <w:pPr>
              <w:outlineLvl w:val="0"/>
              <w:rPr>
                <w:b/>
                <w:bCs/>
                <w:iCs/>
                <w:color w:val="000000" w:themeColor="text1"/>
              </w:rPr>
            </w:pP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25"/>
      <w:commentRangeStart w:id="26"/>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25"/>
      <w:r w:rsidR="00447F5C">
        <w:rPr>
          <w:rStyle w:val="CommentReference"/>
          <w:rFonts w:asciiTheme="minorHAnsi" w:hAnsiTheme="minorHAnsi" w:cstheme="minorBidi"/>
        </w:rPr>
        <w:commentReference w:id="25"/>
      </w:r>
      <w:commentRangeEnd w:id="26"/>
      <w:r w:rsidR="00447F5C">
        <w:rPr>
          <w:rStyle w:val="CommentReference"/>
          <w:rFonts w:asciiTheme="minorHAnsi" w:hAnsiTheme="minorHAnsi" w:cstheme="minorBidi"/>
        </w:rPr>
        <w:commentReference w:id="26"/>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w:t>
      </w:r>
      <w:r w:rsidRPr="00422103">
        <w:lastRenderedPageBreak/>
        <w:t xml:space="preserve">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lastRenderedPageBreak/>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7"/>
      <w:commentRangeStart w:id="28"/>
      <w:r>
        <w:rPr>
          <w:bCs/>
          <w:iCs/>
          <w:color w:val="000000" w:themeColor="text1"/>
        </w:rPr>
        <w:t>–</w:t>
      </w:r>
      <w:r w:rsidRPr="00233F15">
        <w:rPr>
          <w:rFonts w:eastAsia="Times New Roman"/>
          <w:color w:val="333333"/>
          <w:shd w:val="clear" w:color="auto" w:fill="FFFFFF"/>
        </w:rPr>
        <w:t>Ura</w:t>
      </w:r>
      <w:commentRangeEnd w:id="27"/>
      <w:r>
        <w:rPr>
          <w:rStyle w:val="CommentReference"/>
          <w:rFonts w:asciiTheme="minorHAnsi" w:hAnsiTheme="minorHAnsi" w:cstheme="minorBidi"/>
        </w:rPr>
        <w:commentReference w:id="27"/>
      </w:r>
      <w:commentRangeEnd w:id="28"/>
      <w:r>
        <w:rPr>
          <w:rStyle w:val="CommentReference"/>
          <w:rFonts w:asciiTheme="minorHAnsi" w:hAnsiTheme="minorHAnsi" w:cstheme="minorBidi"/>
        </w:rPr>
        <w:commentReference w:id="28"/>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w:t>
      </w:r>
      <w:r>
        <w:rPr>
          <w:bCs/>
          <w:iCs/>
          <w:color w:val="000000" w:themeColor="text1"/>
        </w:rPr>
        <w:lastRenderedPageBreak/>
        <w:t xml:space="preserve">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w:t>
      </w:r>
      <w:r w:rsidRPr="00233F15">
        <w:rPr>
          <w:i/>
        </w:rPr>
        <w:lastRenderedPageBreak/>
        <w:t xml:space="preserve">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r w:rsidR="00226F4C">
        <w:t>After indexing, equal</w:t>
      </w:r>
      <w:r w:rsidR="001C1A6B">
        <w:t xml:space="preserve"> volumes</w:t>
      </w:r>
      <w:r w:rsidR="00226F4C">
        <w:t xml:space="preserve"> of UP-tag and DN-tag PCR products from each pool were run on a 3% agarose gel.  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5FC9E13A" w14:textId="12EF9813" w:rsidR="00226F4C" w:rsidRPr="00226F4C" w:rsidRDefault="00226F4C" w:rsidP="005F375A">
      <w:pPr>
        <w:jc w:val="both"/>
        <w:rPr>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lastRenderedPageBreak/>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92492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92492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92492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92492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92492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92492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92492C"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92492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9DE1198" w14:textId="62399B56"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92492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92492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92492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92492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92492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92492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92492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92492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92492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92492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92492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92492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92492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92492C"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92492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92492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 xml:space="preserve">For three-layer </w:t>
      </w:r>
      <w:r w:rsidR="00AD18EF">
        <w:rPr>
          <w:rFonts w:eastAsiaTheme="minorEastAsia"/>
          <w:bCs/>
          <w:iCs/>
          <w:color w:val="000000" w:themeColor="text1"/>
        </w:rPr>
        <w:lastRenderedPageBreak/>
        <w:t>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9"/>
      <w:r w:rsidRPr="001668D4">
        <w:rPr>
          <w:b/>
          <w:bCs/>
          <w:iCs/>
          <w:color w:val="000000" w:themeColor="text1"/>
        </w:rPr>
        <w:t>Analysis of Liquid Growth Data</w:t>
      </w:r>
      <w:commentRangeEnd w:id="29"/>
      <w:r w:rsidR="00883356" w:rsidRPr="001668D4">
        <w:rPr>
          <w:rStyle w:val="CommentReference"/>
          <w:color w:val="000000" w:themeColor="text1"/>
        </w:rPr>
        <w:commentReference w:id="29"/>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0"/>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0"/>
      <w:r w:rsidR="00662D0E">
        <w:rPr>
          <w:rStyle w:val="CommentReference"/>
          <w:rFonts w:asciiTheme="minorHAnsi" w:hAnsiTheme="minorHAnsi" w:cstheme="minorBidi"/>
        </w:rPr>
        <w:commentReference w:id="30"/>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1"/>
      <w:r w:rsidRPr="00DF4CE6">
        <w:rPr>
          <w:b/>
          <w:bCs/>
          <w:iCs/>
          <w:color w:val="000000" w:themeColor="text1"/>
        </w:rPr>
        <w:lastRenderedPageBreak/>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1"/>
      <w:r w:rsidR="00DF4CE6">
        <w:rPr>
          <w:rStyle w:val="CommentReference"/>
          <w:rFonts w:asciiTheme="minorHAnsi" w:hAnsiTheme="minorHAnsi" w:cstheme="minorBidi"/>
        </w:rPr>
        <w:commentReference w:id="31"/>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63F5A975" w14:textId="3BE74522" w:rsidR="001F052C" w:rsidRPr="00952B03" w:rsidRDefault="001F052C" w:rsidP="00224FCB">
      <w:pPr>
        <w:rPr>
          <w:b/>
        </w:rPr>
      </w:pP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40D57F4F" w14:textId="77777777" w:rsidR="000B7BE0" w:rsidRPr="00233F15" w:rsidRDefault="000B7BE0" w:rsidP="00224FCB">
      <w:pPr>
        <w:rPr>
          <w:b/>
          <w:sz w:val="28"/>
        </w:rPr>
      </w:pP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2"/>
      <w:r w:rsidRPr="00233F15">
        <w:rPr>
          <w:b/>
          <w:sz w:val="28"/>
        </w:rPr>
        <w:t>Author Contributions</w:t>
      </w:r>
      <w:commentRangeEnd w:id="32"/>
      <w:r w:rsidR="00AB0C9E">
        <w:rPr>
          <w:rStyle w:val="CommentReference"/>
          <w:rFonts w:asciiTheme="minorHAnsi" w:hAnsiTheme="minorHAnsi" w:cstheme="minorBidi"/>
        </w:rPr>
        <w:commentReference w:id="32"/>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xml:space="preserve">.  </w:t>
      </w:r>
      <w:r>
        <w:lastRenderedPageBreak/>
        <w:t>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33"/>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33"/>
      <w:r w:rsidR="002D2606">
        <w:rPr>
          <w:rStyle w:val="CommentReference"/>
          <w:rFonts w:asciiTheme="minorHAnsi" w:hAnsiTheme="minorHAnsi" w:cstheme="minorBidi"/>
        </w:rPr>
        <w:commentReference w:id="33"/>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30A6CA2" w14:textId="0EBE704C" w:rsidR="00504029" w:rsidRPr="00504029" w:rsidRDefault="00C1486D" w:rsidP="006B3E82">
      <w:pPr>
        <w:widowControl w:val="0"/>
        <w:autoSpaceDE w:val="0"/>
        <w:autoSpaceDN w:val="0"/>
        <w:adjustRightInd w:val="0"/>
        <w:spacing w:beforeLines="60" w:before="144"/>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504029" w:rsidRPr="00504029">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504029" w:rsidRPr="00504029">
        <w:rPr>
          <w:i/>
          <w:iCs/>
          <w:noProof/>
        </w:rPr>
        <w:t>167</w:t>
      </w:r>
      <w:r w:rsidR="00504029" w:rsidRPr="00504029">
        <w:rPr>
          <w:noProof/>
        </w:rPr>
        <w:t>, 1867–1882.e21.</w:t>
      </w:r>
    </w:p>
    <w:p w14:paraId="51F6696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Angeles-Albores, D., Puckett Robinson, C., Williams, B.A., Wold, B.J., and Sternberg, P.W. (2018). Reconstructing a metazoan genetic pathway with transcriptome-wide epistasis measurements. Proc. Natl. Acad. Sci. U. S. A. </w:t>
      </w:r>
      <w:r w:rsidRPr="00504029">
        <w:rPr>
          <w:i/>
          <w:iCs/>
          <w:noProof/>
        </w:rPr>
        <w:t>115</w:t>
      </w:r>
      <w:r w:rsidRPr="00504029">
        <w:rPr>
          <w:noProof/>
        </w:rPr>
        <w:t>, E2930–E2939.</w:t>
      </w:r>
    </w:p>
    <w:p w14:paraId="75376DF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eh, C.T., Cool, L., Phillips, J., and Rine, J. (2001). Overlapping functions of the yeast oxysterol-binding protein homologues. Genetics </w:t>
      </w:r>
      <w:r w:rsidRPr="00504029">
        <w:rPr>
          <w:i/>
          <w:iCs/>
          <w:noProof/>
        </w:rPr>
        <w:t>157</w:t>
      </w:r>
      <w:r w:rsidRPr="00504029">
        <w:rPr>
          <w:noProof/>
        </w:rPr>
        <w:t>, 1117–1140.</w:t>
      </w:r>
    </w:p>
    <w:p w14:paraId="6A835242"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enhamou, R.I., Bibi, M., Steinbuch, K.B., Engel, H., Levin, M., Roichman, Y., Berman, J., and Fridman, M. (2017). Real-Time Imaging of the Azole Class of Antifungal Drugs in Live Candida Cells. ACS Chem. Biol. </w:t>
      </w:r>
      <w:r w:rsidRPr="00504029">
        <w:rPr>
          <w:i/>
          <w:iCs/>
          <w:noProof/>
        </w:rPr>
        <w:t>12</w:t>
      </w:r>
      <w:r w:rsidRPr="00504029">
        <w:rPr>
          <w:noProof/>
        </w:rPr>
        <w:t>, 1769–1777.</w:t>
      </w:r>
    </w:p>
    <w:p w14:paraId="4AF7959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loom, J.S., Ehrenreich, I.M., Loo, W.T., Lite, T.-L.V., and Kruglyak, L. (2013). Finding the sources of missing heritability in a yeast cross. Nature </w:t>
      </w:r>
      <w:r w:rsidRPr="00504029">
        <w:rPr>
          <w:i/>
          <w:iCs/>
          <w:noProof/>
        </w:rPr>
        <w:t>494</w:t>
      </w:r>
      <w:r w:rsidRPr="00504029">
        <w:rPr>
          <w:noProof/>
        </w:rPr>
        <w:t>, 234–237.</w:t>
      </w:r>
    </w:p>
    <w:p w14:paraId="173316C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oettcher, M., Tian, R., Blau, J.A., Markegard, E., Wagner, R.T., Wu, D., Mo, X., Biton, A., Zaitlen, N., Fu, H., et al. (2018). Dual gene activation and knockout screen reveals directional </w:t>
      </w:r>
      <w:r w:rsidRPr="00504029">
        <w:rPr>
          <w:noProof/>
        </w:rPr>
        <w:lastRenderedPageBreak/>
        <w:t xml:space="preserve">dependencies in genetic networks. Nat. Biotechnol. </w:t>
      </w:r>
      <w:r w:rsidRPr="00504029">
        <w:rPr>
          <w:i/>
          <w:iCs/>
          <w:noProof/>
        </w:rPr>
        <w:t>36</w:t>
      </w:r>
      <w:r w:rsidRPr="00504029">
        <w:rPr>
          <w:noProof/>
        </w:rPr>
        <w:t>, 170–178.</w:t>
      </w:r>
    </w:p>
    <w:p w14:paraId="1DFE98DB"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raberg, H., Alexander, R., Shales, M., Xu, J., Franks-Skiba, K.E., Wu, Q., Haber, J.E., and Krogan, N.J. (2014). Quantitative analysis of triple-mutant genetic interactions. Nat. Protoc. </w:t>
      </w:r>
      <w:r w:rsidRPr="00504029">
        <w:rPr>
          <w:i/>
          <w:iCs/>
          <w:noProof/>
        </w:rPr>
        <w:t>9</w:t>
      </w:r>
      <w:r w:rsidRPr="00504029">
        <w:rPr>
          <w:noProof/>
        </w:rPr>
        <w:t>, 1867–1881.</w:t>
      </w:r>
    </w:p>
    <w:p w14:paraId="4B3ACFF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raun, P., Tasan, M., Dreze, M., Barrios-Rodiles, M., Lemmens, I., Yu, H., Sahalie, J.M., Murray, R.R., Roncari, L., de Smet, A.-S., et al. (2009). An experimentally derived confidence score for binary protein-protein interactions. Nat. Methods </w:t>
      </w:r>
      <w:r w:rsidRPr="00504029">
        <w:rPr>
          <w:i/>
          <w:iCs/>
          <w:noProof/>
        </w:rPr>
        <w:t>6</w:t>
      </w:r>
      <w:r w:rsidRPr="00504029">
        <w:rPr>
          <w:noProof/>
        </w:rPr>
        <w:t>, 91–97.</w:t>
      </w:r>
    </w:p>
    <w:p w14:paraId="2A4A1339"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rem, R.B., and Kruglyak, L. (2005). The landscape of genetic complexity across 5,700 gene expression traits in yeast. Proc. Natl. Acad. Sci. U. S. A. </w:t>
      </w:r>
      <w:r w:rsidRPr="00504029">
        <w:rPr>
          <w:i/>
          <w:iCs/>
          <w:noProof/>
        </w:rPr>
        <w:t>102</w:t>
      </w:r>
      <w:r w:rsidRPr="00504029">
        <w:rPr>
          <w:noProof/>
        </w:rPr>
        <w:t>, 1572–1577.</w:t>
      </w:r>
    </w:p>
    <w:p w14:paraId="76D0444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504029">
        <w:rPr>
          <w:i/>
          <w:iCs/>
          <w:noProof/>
        </w:rPr>
        <w:t>368</w:t>
      </w:r>
      <w:r w:rsidRPr="00504029">
        <w:rPr>
          <w:noProof/>
        </w:rPr>
        <w:t>, 2059–2074.</w:t>
      </w:r>
    </w:p>
    <w:p w14:paraId="2ED83814"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ostanzo, M., Baryshnikova, A., Bellay, J., Kim, Y., Spear, E.D., Sevier, C.S., Ding, H., Koh, J.L.Y., Toufighi, K., Mostafavi, S., et al. (2010). The genetic landscape of a cell. Science </w:t>
      </w:r>
      <w:r w:rsidRPr="00504029">
        <w:rPr>
          <w:i/>
          <w:iCs/>
          <w:noProof/>
        </w:rPr>
        <w:t>327</w:t>
      </w:r>
      <w:r w:rsidRPr="00504029">
        <w:rPr>
          <w:noProof/>
        </w:rPr>
        <w:t>, 425–431.</w:t>
      </w:r>
    </w:p>
    <w:p w14:paraId="37EC1A7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ostanzo, M., VanderSluis, B., Koch, E.N., Baryshnikova, A., Pons, C., Tan, G., Wang, W., Usaj, M.M.M., Hanchard, J., Lee, S.D., et al. (2016). A global genetic interaction network maps a wiring diagram of cellular function. Science (80-. ). </w:t>
      </w:r>
      <w:r w:rsidRPr="00504029">
        <w:rPr>
          <w:i/>
          <w:iCs/>
          <w:noProof/>
        </w:rPr>
        <w:t>353</w:t>
      </w:r>
      <w:r w:rsidRPr="00504029">
        <w:rPr>
          <w:noProof/>
        </w:rPr>
        <w:t>.</w:t>
      </w:r>
    </w:p>
    <w:p w14:paraId="77C09189"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íaz-Mejía, J.J., Celaj, A., Mellor, J.C., Coté, A., Balint, A., Ho, B., Bansal, P., Shaeri, F., Gebbia, M., Weile, J., et al. (2018). Mapping DNA damage-dependent genetic interactions in yeast via party mating and barcode fusion genetics. Mol. Syst. Biol. </w:t>
      </w:r>
      <w:r w:rsidRPr="00504029">
        <w:rPr>
          <w:i/>
          <w:iCs/>
          <w:noProof/>
        </w:rPr>
        <w:t>14</w:t>
      </w:r>
      <w:r w:rsidRPr="00504029">
        <w:rPr>
          <w:noProof/>
        </w:rPr>
        <w:t>, e7985.</w:t>
      </w:r>
    </w:p>
    <w:p w14:paraId="319C1F18"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ixit, A., Parnas, O., Li, B., Chen, J., Fulco, C.P., Jerby-Arnon, L., Marjanovic, N.D., Dionne, D., Burks, T., Raychowdhury, R., et al. (2016). Perturb-Seq: Dissecting Molecular Circuits with Scalable Single-Cell RNA Profiling of Pooled Genetic Screens. Cell </w:t>
      </w:r>
      <w:r w:rsidRPr="00504029">
        <w:rPr>
          <w:i/>
          <w:iCs/>
          <w:noProof/>
        </w:rPr>
        <w:t>167</w:t>
      </w:r>
      <w:r w:rsidRPr="00504029">
        <w:rPr>
          <w:noProof/>
        </w:rPr>
        <w:t>, 1853–1866.e17.</w:t>
      </w:r>
    </w:p>
    <w:p w14:paraId="4D61ABF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onner, M., and Keppler, D. (2001). Up-regulation of basolateral multidrug resistance protein 3 (Mrp3) in cholestatic rat liver. Hepatology </w:t>
      </w:r>
      <w:r w:rsidRPr="00504029">
        <w:rPr>
          <w:i/>
          <w:iCs/>
          <w:noProof/>
        </w:rPr>
        <w:t>34</w:t>
      </w:r>
      <w:r w:rsidRPr="00504029">
        <w:rPr>
          <w:noProof/>
        </w:rPr>
        <w:t>, 351–359.</w:t>
      </w:r>
    </w:p>
    <w:p w14:paraId="370F112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Emanuel, G., Moffitt, J.R., and Zhuang, X. (2017). High-throughput, image-based screening of pooled genetic-variant libraries. Nat. Methods </w:t>
      </w:r>
      <w:r w:rsidRPr="00504029">
        <w:rPr>
          <w:i/>
          <w:iCs/>
          <w:noProof/>
        </w:rPr>
        <w:t>14</w:t>
      </w:r>
      <w:r w:rsidRPr="00504029">
        <w:rPr>
          <w:noProof/>
        </w:rPr>
        <w:t>, 1159–1162.</w:t>
      </w:r>
    </w:p>
    <w:p w14:paraId="5812BB2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Ernst, R., Kueppers, P., Klein, C.M., Schwarzmueller, T., Kuchler, K., and Schmitt, L. (2008). A mutation of the H-loop selectively affects rhodamine transport by the yeast multidrug ABC transporter Pdr5. Proc. Natl. Acad. Sci. </w:t>
      </w:r>
      <w:r w:rsidRPr="00504029">
        <w:rPr>
          <w:i/>
          <w:iCs/>
          <w:noProof/>
        </w:rPr>
        <w:t>105</w:t>
      </w:r>
      <w:r w:rsidRPr="00504029">
        <w:rPr>
          <w:noProof/>
        </w:rPr>
        <w:t>, 5069–5074.</w:t>
      </w:r>
    </w:p>
    <w:p w14:paraId="61A2657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Fischer, B., Sandmann, T., Horn, T., Billmann, M., Chaudhary, V., Huber, W., and Boutros, M. (2015). A map of directional genetic interactions in a metazoan cell. Elife </w:t>
      </w:r>
      <w:r w:rsidRPr="00504029">
        <w:rPr>
          <w:i/>
          <w:iCs/>
          <w:noProof/>
        </w:rPr>
        <w:t>4</w:t>
      </w:r>
      <w:r w:rsidRPr="00504029">
        <w:rPr>
          <w:noProof/>
        </w:rPr>
        <w:t>, e05464.</w:t>
      </w:r>
    </w:p>
    <w:p w14:paraId="2E1A623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aever, G., Chu, A.M., Ni, L., Connelly, C., Riles, L., Véronneau, S., Dow, S., Lucau-Danila, A., Anderson, K., André, B., et al. (2002). Functional profiling of the Saccharomyces cerevisiae genome. Nature </w:t>
      </w:r>
      <w:r w:rsidRPr="00504029">
        <w:rPr>
          <w:i/>
          <w:iCs/>
          <w:noProof/>
        </w:rPr>
        <w:t>418</w:t>
      </w:r>
      <w:r w:rsidRPr="00504029">
        <w:rPr>
          <w:noProof/>
        </w:rPr>
        <w:t>, 387–391.</w:t>
      </w:r>
    </w:p>
    <w:p w14:paraId="45369A5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bson, D.G., Young, L., Chuang, R.-Y., Venter, J.C., Hutchison, C.A., and Smith, H.O. (2009). Enzymatic assembly of DNA molecules up to several hundred kilobases. Nat. Methods </w:t>
      </w:r>
      <w:r w:rsidRPr="00504029">
        <w:rPr>
          <w:i/>
          <w:iCs/>
          <w:noProof/>
        </w:rPr>
        <w:t>6</w:t>
      </w:r>
      <w:r w:rsidRPr="00504029">
        <w:rPr>
          <w:noProof/>
        </w:rPr>
        <w:t>, 343–</w:t>
      </w:r>
      <w:r w:rsidRPr="00504029">
        <w:rPr>
          <w:noProof/>
        </w:rPr>
        <w:lastRenderedPageBreak/>
        <w:t>345.</w:t>
      </w:r>
    </w:p>
    <w:p w14:paraId="5ACCDF7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etz, R.D., and Schiestl, R.H. (2007). High-efficiency yeast transformation using the LiAc/SS carrier DNA/PEG method. Nat. Protoc. </w:t>
      </w:r>
      <w:r w:rsidRPr="00504029">
        <w:rPr>
          <w:i/>
          <w:iCs/>
          <w:noProof/>
        </w:rPr>
        <w:t>2</w:t>
      </w:r>
      <w:r w:rsidRPr="00504029">
        <w:rPr>
          <w:noProof/>
        </w:rPr>
        <w:t>, 31–34.</w:t>
      </w:r>
    </w:p>
    <w:p w14:paraId="00A4BCF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504029">
        <w:rPr>
          <w:i/>
          <w:iCs/>
          <w:noProof/>
        </w:rPr>
        <w:t>3</w:t>
      </w:r>
      <w:r w:rsidRPr="00504029">
        <w:rPr>
          <w:noProof/>
        </w:rPr>
        <w:t>, 2168–2178.</w:t>
      </w:r>
    </w:p>
    <w:p w14:paraId="4AF2B53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artman, J.L., Garvik, B., and Hartwell, L. (2001). Principles for the Buffering of Genetic Variation. Science (80-. ). </w:t>
      </w:r>
      <w:r w:rsidRPr="00504029">
        <w:rPr>
          <w:i/>
          <w:iCs/>
          <w:noProof/>
        </w:rPr>
        <w:t>291</w:t>
      </w:r>
      <w:r w:rsidRPr="00504029">
        <w:rPr>
          <w:noProof/>
        </w:rPr>
        <w:t>.</w:t>
      </w:r>
    </w:p>
    <w:p w14:paraId="5C1FA6A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504029">
        <w:rPr>
          <w:i/>
          <w:iCs/>
          <w:noProof/>
        </w:rPr>
        <w:t>32</w:t>
      </w:r>
      <w:r w:rsidRPr="00504029">
        <w:rPr>
          <w:noProof/>
        </w:rPr>
        <w:t>, 941–946.</w:t>
      </w:r>
    </w:p>
    <w:p w14:paraId="45490A2B"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orlbeck, M.A., Xu, A., Wang, M., Bennett, N.K., Park, C.Y., Bogdanoff, D., Adamson, B., Chow, E.D., Kampmann, M., Peterson, T.R., et al. (2018). Mapping the Genetic Landscape of Human Cells. Cell </w:t>
      </w:r>
      <w:r w:rsidRPr="00504029">
        <w:rPr>
          <w:i/>
          <w:iCs/>
          <w:noProof/>
        </w:rPr>
        <w:t>174</w:t>
      </w:r>
      <w:r w:rsidRPr="00504029">
        <w:rPr>
          <w:noProof/>
        </w:rPr>
        <w:t>, 953–967.e22.</w:t>
      </w:r>
    </w:p>
    <w:p w14:paraId="1E17E1A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504029">
        <w:rPr>
          <w:i/>
          <w:iCs/>
          <w:noProof/>
        </w:rPr>
        <w:t>73</w:t>
      </w:r>
      <w:r w:rsidRPr="00504029">
        <w:rPr>
          <w:noProof/>
        </w:rPr>
        <w:t>, 220–225.</w:t>
      </w:r>
    </w:p>
    <w:p w14:paraId="15376DF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Jakočiūnas, T., Bonde, I., Herrgård, M., Harrison, S.J., Kristensen, M., Pedersen, L.E., Jensen, M.K., and Keasling, J.D. (2015). Multiplex metabolic pathway engineering using CRISPR/Cas9 in Saccharomyces cerevisiae. Metab. Eng. </w:t>
      </w:r>
      <w:r w:rsidRPr="00504029">
        <w:rPr>
          <w:i/>
          <w:iCs/>
          <w:noProof/>
        </w:rPr>
        <w:t>28</w:t>
      </w:r>
      <w:r w:rsidRPr="00504029">
        <w:rPr>
          <w:noProof/>
        </w:rPr>
        <w:t>, 213–222.</w:t>
      </w:r>
    </w:p>
    <w:p w14:paraId="0A82C1C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Jao, L.-E., Wente, S.R., and Chen, W. (2013). Efficient multiplex biallelic zebrafish genome editing using a CRISPR nuclease system. Proc. Natl. Acad. Sci. </w:t>
      </w:r>
      <w:r w:rsidRPr="00504029">
        <w:rPr>
          <w:i/>
          <w:iCs/>
          <w:noProof/>
        </w:rPr>
        <w:t>110</w:t>
      </w:r>
      <w:r w:rsidRPr="00504029">
        <w:rPr>
          <w:noProof/>
        </w:rPr>
        <w:t>, 13904–13909.</w:t>
      </w:r>
    </w:p>
    <w:p w14:paraId="55518ED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atzmann, D.J., Burnett, P.E., Golin, J., Mahé, Y., and Moye-Rowley, W.S. (1994). Transcriptional control of the yeast PDR5 gene by the PDR3 gene product. Mol. Cell. Biol. </w:t>
      </w:r>
      <w:r w:rsidRPr="00504029">
        <w:rPr>
          <w:i/>
          <w:iCs/>
          <w:noProof/>
        </w:rPr>
        <w:t>14</w:t>
      </w:r>
      <w:r w:rsidRPr="00504029">
        <w:rPr>
          <w:noProof/>
        </w:rPr>
        <w:t>, 4653–4661.</w:t>
      </w:r>
    </w:p>
    <w:p w14:paraId="34E2B9B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ebschull, J.M., and Zador, A.M. (2018). Cellular barcoding: lineage tracing, screening and beyond. Nat. Methods </w:t>
      </w:r>
      <w:r w:rsidRPr="00504029">
        <w:rPr>
          <w:i/>
          <w:iCs/>
          <w:noProof/>
        </w:rPr>
        <w:t>15</w:t>
      </w:r>
      <w:r w:rsidRPr="00504029">
        <w:rPr>
          <w:noProof/>
        </w:rPr>
        <w:t>, 871–879.</w:t>
      </w:r>
    </w:p>
    <w:p w14:paraId="78FC280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hakhina, S., Johnson, S.S., Manoharlal, R., Russo, S.B., Blugeon, C., Lemoine, S., Sunshine, A.B., Dunham, M.J., Cowart, L.A., Devaux, F., et al. (2015). Control of Plasma Membrane Permeability by ABC Transporters. Eukaryot. Cell </w:t>
      </w:r>
      <w:r w:rsidRPr="00504029">
        <w:rPr>
          <w:i/>
          <w:iCs/>
          <w:noProof/>
        </w:rPr>
        <w:t>14</w:t>
      </w:r>
      <w:r w:rsidRPr="00504029">
        <w:rPr>
          <w:noProof/>
        </w:rPr>
        <w:t>, 442–453.</w:t>
      </w:r>
    </w:p>
    <w:p w14:paraId="7C98805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olaczkowska, A., Kolaczkowski, M., Goffeau, A., and Moye-Rowley, W.S. (2008). Compensatory activation of the multidrug transporters Pdr5p, Snq2p, and Yor1p by Pdr1p in Saccharomyces cerevisiae. FEBS Lett. </w:t>
      </w:r>
      <w:r w:rsidRPr="00504029">
        <w:rPr>
          <w:i/>
          <w:iCs/>
          <w:noProof/>
        </w:rPr>
        <w:t>582</w:t>
      </w:r>
      <w:r w:rsidRPr="00504029">
        <w:rPr>
          <w:noProof/>
        </w:rPr>
        <w:t>, 977–983.</w:t>
      </w:r>
    </w:p>
    <w:p w14:paraId="0181585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504029">
        <w:rPr>
          <w:i/>
          <w:iCs/>
          <w:noProof/>
        </w:rPr>
        <w:t>4</w:t>
      </w:r>
      <w:r w:rsidRPr="00504029">
        <w:rPr>
          <w:noProof/>
        </w:rPr>
        <w:t>, 143–158.</w:t>
      </w:r>
    </w:p>
    <w:p w14:paraId="5A25B786" w14:textId="77777777" w:rsidR="00504029" w:rsidRPr="00504029" w:rsidRDefault="00504029" w:rsidP="006B3E82">
      <w:pPr>
        <w:widowControl w:val="0"/>
        <w:autoSpaceDE w:val="0"/>
        <w:autoSpaceDN w:val="0"/>
        <w:adjustRightInd w:val="0"/>
        <w:spacing w:beforeLines="60" w:before="144"/>
        <w:rPr>
          <w:noProof/>
        </w:rPr>
      </w:pPr>
      <w:r w:rsidRPr="00504029">
        <w:rPr>
          <w:noProof/>
        </w:rPr>
        <w:lastRenderedPageBreak/>
        <w:t xml:space="preserve">König, J., Rost, D., Cui, Y., and Keppler, D. (1999). Characterization of the human multidrug resistance protein isoform MRP3 localized to the basolateral hepatocyte membrane. Hepatology </w:t>
      </w:r>
      <w:r w:rsidRPr="00504029">
        <w:rPr>
          <w:i/>
          <w:iCs/>
          <w:noProof/>
        </w:rPr>
        <w:t>29</w:t>
      </w:r>
      <w:r w:rsidRPr="00504029">
        <w:rPr>
          <w:noProof/>
        </w:rPr>
        <w:t>, 1156–1163.</w:t>
      </w:r>
    </w:p>
    <w:p w14:paraId="73FE6DF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uzmin, E., VanderSluis, B., Wang, W., Tan, G., Deshpande, R., Chen, Y., Usaj, M., Balint, A., Mattiazzi Usaj, M., van Leeuwen, J., et al. (2018). Systematic analysis of complex genetic interactions. Science (80-. ). </w:t>
      </w:r>
      <w:r w:rsidRPr="00504029">
        <w:rPr>
          <w:i/>
          <w:iCs/>
          <w:noProof/>
        </w:rPr>
        <w:t>360</w:t>
      </w:r>
      <w:r w:rsidRPr="00504029">
        <w:rPr>
          <w:noProof/>
        </w:rPr>
        <w:t>, eaao1729.</w:t>
      </w:r>
    </w:p>
    <w:p w14:paraId="02CC88D3"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Lee, A.Y., St Onge, R.P., Proctor, M.J., Wallace, I.M., Nile, A.H., Spagnuolo, P.A., Jitkova, Y., Gronda, M., Wu, Y., Kim, M.K., et al. (2014). Mapping the cellular response to small molecules using chemogenomic fitness signatures. Science </w:t>
      </w:r>
      <w:r w:rsidRPr="00504029">
        <w:rPr>
          <w:i/>
          <w:iCs/>
          <w:noProof/>
        </w:rPr>
        <w:t>344</w:t>
      </w:r>
      <w:r w:rsidRPr="00504029">
        <w:rPr>
          <w:noProof/>
        </w:rPr>
        <w:t>, 208–211.</w:t>
      </w:r>
    </w:p>
    <w:p w14:paraId="7BA9CB3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a, J., Yu, M.K., Fong, S., Ono, K., Sage, E., Demchak, B., Sharan, R., and Ideker, T. (2018). Using deep learning to model the hierarchical structure and function of a cell. Nat. Methods </w:t>
      </w:r>
      <w:r w:rsidRPr="00504029">
        <w:rPr>
          <w:i/>
          <w:iCs/>
          <w:noProof/>
        </w:rPr>
        <w:t>15</w:t>
      </w:r>
      <w:r w:rsidRPr="00504029">
        <w:rPr>
          <w:noProof/>
        </w:rPr>
        <w:t>, 290–298.</w:t>
      </w:r>
    </w:p>
    <w:p w14:paraId="3BE5B82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ani, R., St Onge, R.P., Hartman, J.L., Giaever, G., and Roth, F.P. (2008). Defining genetic interaction. Proc. Natl. Acad. Sci. U. S. A. </w:t>
      </w:r>
      <w:r w:rsidRPr="00504029">
        <w:rPr>
          <w:i/>
          <w:iCs/>
          <w:noProof/>
        </w:rPr>
        <w:t>105</w:t>
      </w:r>
      <w:r w:rsidRPr="00504029">
        <w:rPr>
          <w:noProof/>
        </w:rPr>
        <w:t>, 3461–3466.</w:t>
      </w:r>
    </w:p>
    <w:p w14:paraId="76D773E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ullis, M.N., Matsui, T., Schell, R., Foree, R., and Ehrenreich, I.M. (2018). The complex underpinnings of genetic background effects. Nat. Commun. </w:t>
      </w:r>
      <w:r w:rsidRPr="00504029">
        <w:rPr>
          <w:i/>
          <w:iCs/>
          <w:noProof/>
        </w:rPr>
        <w:t>9</w:t>
      </w:r>
      <w:r w:rsidRPr="00504029">
        <w:rPr>
          <w:noProof/>
        </w:rPr>
        <w:t>, 3548.</w:t>
      </w:r>
    </w:p>
    <w:p w14:paraId="42876CA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Najm, F.J., Strand, C., Donovan, K.F., Hegde, M., Sanson, K.R., Vaimberg, E.W., Sullender, M.E., Hartenian, E., Kalani, Z., Fusi, N., et al. (2017). Orthologous CRISPR–Cas9 enzymes for combinatorial genetic screens. Nat. Biotechnol. </w:t>
      </w:r>
      <w:r w:rsidRPr="00504029">
        <w:rPr>
          <w:i/>
          <w:iCs/>
          <w:noProof/>
        </w:rPr>
        <w:t>36</w:t>
      </w:r>
      <w:r w:rsidRPr="00504029">
        <w:rPr>
          <w:noProof/>
        </w:rPr>
        <w:t>, 179–189.</w:t>
      </w:r>
    </w:p>
    <w:p w14:paraId="605FC118"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Otwinowski, J., McCandlish, D.M., and Plotkin, J.B. (2018). Inferring the shape of global epistasis. Proc. Natl. Acad. Sci. U. S. A. </w:t>
      </w:r>
      <w:r w:rsidRPr="00504029">
        <w:rPr>
          <w:i/>
          <w:iCs/>
          <w:noProof/>
        </w:rPr>
        <w:t>115</w:t>
      </w:r>
      <w:r w:rsidRPr="00504029">
        <w:rPr>
          <w:noProof/>
        </w:rPr>
        <w:t>, E7550–E7558.</w:t>
      </w:r>
    </w:p>
    <w:p w14:paraId="547F96A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Perlstein, E.O., Ruderfer, D.M., Roberts, D.C., Schreiber, S.L., and Kruglyak, L. (2007). Genetic basis of individual differences in the response to small-molecule drugs in yeast. Nat. Genet. </w:t>
      </w:r>
      <w:r w:rsidRPr="00504029">
        <w:rPr>
          <w:i/>
          <w:iCs/>
          <w:noProof/>
        </w:rPr>
        <w:t>39</w:t>
      </w:r>
      <w:r w:rsidRPr="00504029">
        <w:rPr>
          <w:noProof/>
        </w:rPr>
        <w:t>, 496–502.</w:t>
      </w:r>
    </w:p>
    <w:p w14:paraId="3DC4465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Phenix, H., Morin, K., Batenchuk, C., Parker, J., Abedi, V., Yang, L., Tepliakova, L., Perkins, T.J., and Kærn, M. (2011). Quantitative Epistasis Analysis and Pathway Inference from Genetic Interaction Data. PLoS Comput. Biol. </w:t>
      </w:r>
      <w:r w:rsidRPr="00504029">
        <w:rPr>
          <w:i/>
          <w:iCs/>
          <w:noProof/>
        </w:rPr>
        <w:t>7</w:t>
      </w:r>
      <w:r w:rsidRPr="00504029">
        <w:rPr>
          <w:noProof/>
        </w:rPr>
        <w:t>, e1002048.</w:t>
      </w:r>
    </w:p>
    <w:p w14:paraId="2DCB22C4" w14:textId="77777777" w:rsidR="00504029" w:rsidRPr="00504029" w:rsidRDefault="00504029" w:rsidP="006B3E82">
      <w:pPr>
        <w:widowControl w:val="0"/>
        <w:autoSpaceDE w:val="0"/>
        <w:autoSpaceDN w:val="0"/>
        <w:adjustRightInd w:val="0"/>
        <w:spacing w:beforeLines="60" w:before="144"/>
        <w:rPr>
          <w:noProof/>
        </w:rPr>
      </w:pPr>
      <w:r w:rsidRPr="00504029">
        <w:rPr>
          <w:noProof/>
        </w:rPr>
        <w:t>Rubin, A.J., Parker, K.R., Satpathy, A.T., Qi, Y., Wu, B., Ong, A.J., Mumbach, M.R., Ji, A.L., Kim, D.S., Cho, S.W., et al. (2018). Coupled Single-Cell CRISPR Screening and Epigenomic Profiling Reveals Causal Gene Regulatory Networks. Cell.</w:t>
      </w:r>
    </w:p>
    <w:p w14:paraId="650184A7" w14:textId="77777777" w:rsidR="00504029" w:rsidRPr="00504029" w:rsidRDefault="00504029" w:rsidP="006B3E82">
      <w:pPr>
        <w:widowControl w:val="0"/>
        <w:autoSpaceDE w:val="0"/>
        <w:autoSpaceDN w:val="0"/>
        <w:adjustRightInd w:val="0"/>
        <w:spacing w:beforeLines="60" w:before="144"/>
        <w:rPr>
          <w:noProof/>
        </w:rPr>
      </w:pPr>
      <w:r w:rsidRPr="00504029">
        <w:rPr>
          <w:noProof/>
        </w:rPr>
        <w:t>Shaw, W.M., Yamauchi, H., Mead, J., Gowers, G.F., Oling, D., Larsson, N., Wigglesworth, M., Ladds, G., and Ellis, T. (2018). Engineering a model cell for rational tuning of GPCR signaling. BioRxiv 390559.</w:t>
      </w:r>
    </w:p>
    <w:p w14:paraId="064AF781"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hekhar-Guturja, T., Tebung, W.A., Mount, H., Liu, N., Köhler, J.R., Whiteway, M., and Cowen, L.E. (2016). Beauvericin Potentiates Azole Activity via Inhibition of Multidrug Efflux, Blocks </w:t>
      </w:r>
      <w:r w:rsidRPr="00504029">
        <w:rPr>
          <w:i/>
          <w:iCs/>
          <w:noProof/>
        </w:rPr>
        <w:t>C. albicans</w:t>
      </w:r>
      <w:r w:rsidRPr="00504029">
        <w:rPr>
          <w:noProof/>
        </w:rPr>
        <w:t xml:space="preserve"> Morphogenesis, and is Effluxed via Yor1 and Circuitry Controlled by Zcf29. Antimicrob. Agents Chemother. </w:t>
      </w:r>
      <w:r w:rsidRPr="00504029">
        <w:rPr>
          <w:i/>
          <w:iCs/>
          <w:noProof/>
        </w:rPr>
        <w:t>60</w:t>
      </w:r>
      <w:r w:rsidRPr="00504029">
        <w:rPr>
          <w:noProof/>
        </w:rPr>
        <w:t>, AAC.01959-16.</w:t>
      </w:r>
    </w:p>
    <w:p w14:paraId="0505B482"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hen, J.P., and Ideker, T. (2018). Synthetic Lethal Networks for Precision Oncology: Promises and Pitfalls. J. Mol. Biol. </w:t>
      </w:r>
      <w:r w:rsidRPr="00504029">
        <w:rPr>
          <w:i/>
          <w:iCs/>
          <w:noProof/>
        </w:rPr>
        <w:t>430</w:t>
      </w:r>
      <w:r w:rsidRPr="00504029">
        <w:rPr>
          <w:noProof/>
        </w:rPr>
        <w:t>, 2900–2912.</w:t>
      </w:r>
    </w:p>
    <w:p w14:paraId="46EA8BE2" w14:textId="77777777" w:rsidR="00504029" w:rsidRPr="00504029" w:rsidRDefault="00504029" w:rsidP="006B3E82">
      <w:pPr>
        <w:widowControl w:val="0"/>
        <w:autoSpaceDE w:val="0"/>
        <w:autoSpaceDN w:val="0"/>
        <w:adjustRightInd w:val="0"/>
        <w:spacing w:beforeLines="60" w:before="144"/>
        <w:rPr>
          <w:noProof/>
        </w:rPr>
      </w:pPr>
      <w:r w:rsidRPr="00504029">
        <w:rPr>
          <w:noProof/>
        </w:rPr>
        <w:lastRenderedPageBreak/>
        <w:t xml:space="preserve">Shen, J.P., Zhao, D., Sasik, R., Luebeck, J., Birmingham, A., Bojorquez-Gomez, A., Licon, K., Klepper, K., Pekin, D., Beckett, A.N., et al. (2017). Combinatorial CRISPR–Cas9 screens for de novo mapping of genetic interactions. Nat. Methods </w:t>
      </w:r>
      <w:r w:rsidRPr="00504029">
        <w:rPr>
          <w:i/>
          <w:iCs/>
          <w:noProof/>
        </w:rPr>
        <w:t>14</w:t>
      </w:r>
      <w:r w:rsidRPr="00504029">
        <w:rPr>
          <w:noProof/>
        </w:rPr>
        <w:t>, 573–576.</w:t>
      </w:r>
    </w:p>
    <w:p w14:paraId="2F0540D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nider, J., Kittanakom, S., Damjanovic, D., Curak, J., Wong, V., and Stagljar, I. (2010). Detecting interactions with membrane proteins using a membrane two-hybrid assay in yeast. Nat. Protoc. </w:t>
      </w:r>
      <w:r w:rsidRPr="00504029">
        <w:rPr>
          <w:i/>
          <w:iCs/>
          <w:noProof/>
        </w:rPr>
        <w:t>5</w:t>
      </w:r>
      <w:r w:rsidRPr="00504029">
        <w:rPr>
          <w:noProof/>
        </w:rPr>
        <w:t>, 1281–1293.</w:t>
      </w:r>
    </w:p>
    <w:p w14:paraId="7794FC2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nider, J., Hanif, A., Lee, M.E., Jin, K., Yu, A.R., Graham, C., Chuk, M., Damjanovic, D., Wierzbicka, M., Tang, P., et al. (2013). Mapping the functional yeast ABC transporter interactome. Nat. Chem. Biol. </w:t>
      </w:r>
      <w:r w:rsidRPr="00504029">
        <w:rPr>
          <w:i/>
          <w:iCs/>
          <w:noProof/>
        </w:rPr>
        <w:t>9</w:t>
      </w:r>
      <w:r w:rsidRPr="00504029">
        <w:rPr>
          <w:noProof/>
        </w:rPr>
        <w:t>, 565–572.</w:t>
      </w:r>
    </w:p>
    <w:p w14:paraId="299A36A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ousa, C.A., Hanselaer, S., and Soares, E. V. (2015). ABCC Subfamily Vacuolar Transporters are Involved in Pb (Lead) Detoxification in Saccharomyces cerevisiae. Appl. Biochem. Biotechnol. </w:t>
      </w:r>
      <w:r w:rsidRPr="00504029">
        <w:rPr>
          <w:i/>
          <w:iCs/>
          <w:noProof/>
        </w:rPr>
        <w:t>175</w:t>
      </w:r>
      <w:r w:rsidRPr="00504029">
        <w:rPr>
          <w:noProof/>
        </w:rPr>
        <w:t>, 65–74.</w:t>
      </w:r>
    </w:p>
    <w:p w14:paraId="1C2FF12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t Onge, R.P., Mani, R., Oh, J., Proctor, M., Fung, E., Davis, R.W., Nislow, C., Roth, F.P., and Giaever, G. (2007). Systematic pathway analysis using high-resolution fitness profiling of combinatorial gene deletions. Nat. Genet. </w:t>
      </w:r>
      <w:r w:rsidRPr="00504029">
        <w:rPr>
          <w:i/>
          <w:iCs/>
          <w:noProof/>
        </w:rPr>
        <w:t>39</w:t>
      </w:r>
      <w:r w:rsidRPr="00504029">
        <w:rPr>
          <w:noProof/>
        </w:rPr>
        <w:t>, 199–206.</w:t>
      </w:r>
    </w:p>
    <w:p w14:paraId="76430D0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uzuki, Y., St Onge, R.P., Mani, R., King, O.D., Heilbut, A., Labunskyy, V.M., Chen, W., Pham, L., Zhang, L. V, Tong, A.H.Y., et al. (2011). Knocking out multigene redundancies via cycles of sexual assortment and fluorescence selection. Nat. Methods </w:t>
      </w:r>
      <w:r w:rsidRPr="00504029">
        <w:rPr>
          <w:i/>
          <w:iCs/>
          <w:noProof/>
        </w:rPr>
        <w:t>8</w:t>
      </w:r>
      <w:r w:rsidRPr="00504029">
        <w:rPr>
          <w:noProof/>
        </w:rPr>
        <w:t>, 159–164.</w:t>
      </w:r>
    </w:p>
    <w:p w14:paraId="0557B7A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kahashi, K., and Yamanaka, S. (2006). Induction of Pluripotent Stem Cells from Mouse Embryonic and Adult Fibroblast Cultures by Defined Factors. Cell </w:t>
      </w:r>
      <w:r w:rsidRPr="00504029">
        <w:rPr>
          <w:i/>
          <w:iCs/>
          <w:noProof/>
        </w:rPr>
        <w:t>126</w:t>
      </w:r>
      <w:r w:rsidRPr="00504029">
        <w:rPr>
          <w:noProof/>
        </w:rPr>
        <w:t>, 663–676.</w:t>
      </w:r>
    </w:p>
    <w:p w14:paraId="112D9A73"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rassov, K., Messier, V., Landry, C.R., Radinovic, S., Serna Molina, M.M., Shames, I., Malitskaya, Y., Vogel, J., Bussey, H., and Michnick, S.W. (2008). An in vivo map of the yeast protein interactome. Science </w:t>
      </w:r>
      <w:r w:rsidRPr="00504029">
        <w:rPr>
          <w:i/>
          <w:iCs/>
          <w:noProof/>
        </w:rPr>
        <w:t>320</w:t>
      </w:r>
      <w:r w:rsidRPr="00504029">
        <w:rPr>
          <w:noProof/>
        </w:rPr>
        <w:t>, 1465–1470.</w:t>
      </w:r>
    </w:p>
    <w:p w14:paraId="1D8AEF44"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ylor, M.B., Ehrenreich, I.M., Rothstein, R., Hu, T., and Mast, J. (2014). Genetic Interactions Involving Five or More Genes Contribute to a Complex Trait in Yeast. PLoS Genet. </w:t>
      </w:r>
      <w:r w:rsidRPr="00504029">
        <w:rPr>
          <w:i/>
          <w:iCs/>
          <w:noProof/>
        </w:rPr>
        <w:t>10</w:t>
      </w:r>
      <w:r w:rsidRPr="00504029">
        <w:rPr>
          <w:noProof/>
        </w:rPr>
        <w:t>, e1004324.</w:t>
      </w:r>
    </w:p>
    <w:p w14:paraId="7609D419"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ang, H., Yang, H., Shivalila, C.S., Dawlaty, M.M., Cheng, A.W., Zhang, F., and Jaenisch, R. (2013). One-Step Generation of Mice Carrying Mutations in Multiple Genes by CRISPR/Cas-Mediated Genome Engineering. Cell </w:t>
      </w:r>
      <w:r w:rsidRPr="00504029">
        <w:rPr>
          <w:i/>
          <w:iCs/>
          <w:noProof/>
        </w:rPr>
        <w:t>153</w:t>
      </w:r>
      <w:r w:rsidRPr="00504029">
        <w:rPr>
          <w:noProof/>
        </w:rPr>
        <w:t>, 910–918.</w:t>
      </w:r>
    </w:p>
    <w:p w14:paraId="721ABF7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ang, M., Herrmann, C.J., Simonovic, M., Szklarczyk, D., and von Mering, C. (2015). Version 4.0 of PaxDb: Protein abundance data, integrated across model organisms, tissues, and cell-lines. Proteomics </w:t>
      </w:r>
      <w:r w:rsidRPr="00504029">
        <w:rPr>
          <w:i/>
          <w:iCs/>
          <w:noProof/>
        </w:rPr>
        <w:t>15</w:t>
      </w:r>
      <w:r w:rsidRPr="00504029">
        <w:rPr>
          <w:noProof/>
        </w:rPr>
        <w:t>, 3163–3168.</w:t>
      </w:r>
    </w:p>
    <w:p w14:paraId="072FFFC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ieczorke, R., Krampe, S., Weierstall, T., Freidel, K., Hollenberg, C.P., and Boles, E. (1999). Concurrent knock-out of at least 20 transporter genes is required to block uptake of hexoses in Saccharomyces cerevisiae. FEBS Lett. </w:t>
      </w:r>
      <w:r w:rsidRPr="00504029">
        <w:rPr>
          <w:i/>
          <w:iCs/>
          <w:noProof/>
        </w:rPr>
        <w:t>464</w:t>
      </w:r>
      <w:r w:rsidRPr="00504029">
        <w:rPr>
          <w:noProof/>
        </w:rPr>
        <w:t>, 123–128.</w:t>
      </w:r>
    </w:p>
    <w:p w14:paraId="5774ADD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ong, A.S.L., Choi, G.C.G., Cui, C.H., Pregernig, G., Milani, P., Adam, M., Perli, S.D., Kazer, S.W., Gaillard, A., Hermann, M., et al. (2016). Multiplexed barcoded CRISPR-Cas9 screening enabled by CombiGEM. Proc. Natl. Acad. Sci. U. S. A. </w:t>
      </w:r>
      <w:r w:rsidRPr="00504029">
        <w:rPr>
          <w:i/>
          <w:iCs/>
          <w:noProof/>
        </w:rPr>
        <w:t>113</w:t>
      </w:r>
      <w:r w:rsidRPr="00504029">
        <w:rPr>
          <w:noProof/>
        </w:rPr>
        <w:t>, 2544–2549.</w:t>
      </w:r>
    </w:p>
    <w:p w14:paraId="323DF98F"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Xu, S., Wang, Z., Kim, K.W., Jin, Y., and Chisholm, A.D. (2016). Targeted Mutagenesis of Duplicated Genes in Caenorhabditis elegans Using CRISPR-Cas9. J. Genet. Genomics </w:t>
      </w:r>
      <w:r w:rsidRPr="00504029">
        <w:rPr>
          <w:i/>
          <w:iCs/>
          <w:noProof/>
        </w:rPr>
        <w:t>43</w:t>
      </w:r>
      <w:r w:rsidRPr="00504029">
        <w:rPr>
          <w:noProof/>
        </w:rPr>
        <w:t>, 103–</w:t>
      </w:r>
      <w:r w:rsidRPr="00504029">
        <w:rPr>
          <w:noProof/>
        </w:rPr>
        <w:lastRenderedPageBreak/>
        <w:t>106.</w:t>
      </w:r>
    </w:p>
    <w:p w14:paraId="0E9B9E5F"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Yachie, N., Petsalaki, E., Mellor, J.C., Weile, J., Jacob, Y., Verby, M., Ozturk, S.B., Li, S., Cote, A.G., Mosca, R., et al. (2016). Pooled-matrix protein interaction screens using Barcode Fusion Genetics. Mol. Syst. Biol. </w:t>
      </w:r>
      <w:r w:rsidRPr="00504029">
        <w:rPr>
          <w:i/>
          <w:iCs/>
          <w:noProof/>
        </w:rPr>
        <w:t>12</w:t>
      </w:r>
      <w:r w:rsidRPr="00504029">
        <w:rPr>
          <w:noProof/>
        </w:rPr>
        <w:t>, 863.</w:t>
      </w:r>
    </w:p>
    <w:p w14:paraId="03175791"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Yan, Z., Costanzo, M., Heisler, L.E., Paw, J., Kaper, F., Andrews, B.J., Boone, C., Giaever, G., and Nislow, C. (2008). Yeast Barcoders: a chemogenomic application of a universal donor-strain collection carrying bar-code identifiers. Nat. Methods </w:t>
      </w:r>
      <w:r w:rsidRPr="00504029">
        <w:rPr>
          <w:i/>
          <w:iCs/>
          <w:noProof/>
        </w:rPr>
        <w:t>5</w:t>
      </w:r>
      <w:r w:rsidRPr="00504029">
        <w:rPr>
          <w:noProof/>
        </w:rPr>
        <w:t>, 719–725.</w:t>
      </w:r>
    </w:p>
    <w:p w14:paraId="3186F9D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Zeitoun, R.I., Pines, G., Grau, W.C., and Gill, R.T. (2017). Quantitative Tracking of Combinatorially Engineered Populations with Multiplexed Binary Assemblies. ACS Synth. Biol. </w:t>
      </w:r>
      <w:r w:rsidRPr="00504029">
        <w:rPr>
          <w:i/>
          <w:iCs/>
          <w:noProof/>
        </w:rPr>
        <w:t>6</w:t>
      </w:r>
      <w:r w:rsidRPr="00504029">
        <w:rPr>
          <w:noProof/>
        </w:rPr>
        <w:t>, 619–627.</w:t>
      </w:r>
    </w:p>
    <w:p w14:paraId="222C893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Zhang, Z., Mao, Y., Ha, S., Liu, W., Botella, J.R., and Zhu, J.-K. (2016). A multiplex CRISPR/Cas9 platform for fast and efficient editing of multiple genes in Arabidopsis. Plant Cell Rep. </w:t>
      </w:r>
      <w:r w:rsidRPr="00504029">
        <w:rPr>
          <w:i/>
          <w:iCs/>
          <w:noProof/>
        </w:rPr>
        <w:t>35</w:t>
      </w:r>
      <w:r w:rsidRPr="00504029">
        <w:rPr>
          <w:noProof/>
        </w:rPr>
        <w:t>, 1519–1533.</w:t>
      </w:r>
    </w:p>
    <w:p w14:paraId="5E7D0454" w14:textId="1355268B" w:rsidR="001F052C" w:rsidRPr="00233F15" w:rsidRDefault="00C1486D" w:rsidP="006B3E82">
      <w:pPr>
        <w:widowControl w:val="0"/>
        <w:autoSpaceDE w:val="0"/>
        <w:autoSpaceDN w:val="0"/>
        <w:adjustRightInd w:val="0"/>
        <w:spacing w:beforeLines="60" w:before="144"/>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557B22C5" w:rsidR="008236EB" w:rsidRPr="00233F15" w:rsidRDefault="002F52D4" w:rsidP="00224FCB">
      <w:pPr>
        <w:jc w:val="both"/>
      </w:pPr>
      <w:r w:rsidRPr="00233F15">
        <w:rPr>
          <w:b/>
        </w:rPr>
        <w:t>Figure 1</w:t>
      </w:r>
      <w:r w:rsidR="0023730D" w:rsidRPr="00233F15">
        <w:rPr>
          <w:b/>
        </w:rPr>
        <w:t xml:space="preserve">.  </w:t>
      </w:r>
      <w:r w:rsidR="00445948" w:rsidRPr="00233F15">
        <w:t xml:space="preserve">Overview of the </w:t>
      </w:r>
      <w:r w:rsidR="00011FDC">
        <w:t>E</w:t>
      </w:r>
      <w:r w:rsidR="00445948" w:rsidRPr="00233F15">
        <w:t xml:space="preserve">ngineered </w:t>
      </w:r>
      <w:r w:rsidR="00011FDC">
        <w:t>P</w:t>
      </w:r>
      <w:r w:rsidR="00445948" w:rsidRPr="00233F15">
        <w:t xml:space="preserve">opulation </w:t>
      </w:r>
      <w:r w:rsidR="00011FDC">
        <w:t>P</w:t>
      </w:r>
      <w:r w:rsidR="00445948" w:rsidRPr="00233F15">
        <w:t xml:space="preserve">rofiling </w:t>
      </w:r>
      <w:r w:rsidR="00011FDC">
        <w:t>P</w:t>
      </w:r>
      <w:r w:rsidR="00445948" w:rsidRPr="00233F15">
        <w:t>rocess</w:t>
      </w:r>
      <w:r w:rsidR="008236EB" w:rsidRPr="00233F15">
        <w:t>.</w:t>
      </w:r>
    </w:p>
    <w:p w14:paraId="26C4B284" w14:textId="116C102A"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48695C60" w:rsidR="003A4E50" w:rsidRDefault="00F0546A" w:rsidP="00224FCB">
      <w:pPr>
        <w:jc w:val="both"/>
      </w:pPr>
      <w:r w:rsidRPr="00233F15">
        <w:rPr>
          <w:b/>
        </w:rPr>
        <w:t>Figure 2</w:t>
      </w:r>
      <w:r w:rsidR="0023730D" w:rsidRPr="00233F15">
        <w:rPr>
          <w:b/>
        </w:rPr>
        <w:t xml:space="preserve">.  </w:t>
      </w:r>
      <w:r w:rsidR="00011FDC">
        <w:t xml:space="preserve">Illustrating an Exhaustive 5-gene </w:t>
      </w:r>
      <w:r w:rsidR="00C530A4">
        <w:t>Resistance</w:t>
      </w:r>
      <w:r w:rsidR="00011FDC">
        <w:t xml:space="preserve"> Landscape.</w:t>
      </w:r>
    </w:p>
    <w:p w14:paraId="40001D3C" w14:textId="6A81C599" w:rsidR="006219B8" w:rsidRPr="007A228C" w:rsidRDefault="006628D0" w:rsidP="00224FCB">
      <w:pPr>
        <w:jc w:val="both"/>
      </w:pPr>
      <w:commentRangeStart w:id="34"/>
      <w:commentRangeStart w:id="35"/>
      <w:r>
        <w:rPr>
          <w:b/>
        </w:rPr>
        <w:t>A</w:t>
      </w:r>
      <w:commentRangeEnd w:id="34"/>
      <w:r>
        <w:rPr>
          <w:rStyle w:val="CommentReference"/>
          <w:rFonts w:asciiTheme="minorHAnsi" w:hAnsiTheme="minorHAnsi" w:cstheme="minorBidi"/>
        </w:rPr>
        <w:commentReference w:id="34"/>
      </w:r>
      <w:commentRangeEnd w:id="35"/>
      <w:r>
        <w:rPr>
          <w:rStyle w:val="CommentReference"/>
          <w:rFonts w:asciiTheme="minorHAnsi" w:hAnsiTheme="minorHAnsi" w:cstheme="minorBidi"/>
        </w:rPr>
        <w:commentReference w:id="35"/>
      </w:r>
      <w:r w:rsidR="00E41888">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 but</w:t>
      </w:r>
      <w:r w:rsidR="007A228C">
        <w:t xml:space="preserve">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w:t>
      </w:r>
      <w:r w:rsidR="00FB5937">
        <w:t xml:space="preserve">The 5-gene genotype of each group is indicated by the legend.  </w:t>
      </w:r>
      <w:r w:rsidR="00F02A72">
        <w:t xml:space="preserve">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0D476141" w:rsidR="003A529C" w:rsidRPr="00B96C58" w:rsidRDefault="003A529C" w:rsidP="00224FCB">
      <w:pPr>
        <w:jc w:val="both"/>
      </w:pPr>
      <w:r>
        <w:rPr>
          <w:b/>
        </w:rPr>
        <w:t>B</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084E7AEC" w14:textId="0E813E29"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 xml:space="preserve">group relative to the 5-gene wild-type (blue for increased resistance, red-orange for decreased resistance).  Extensions to 1, 2, and 5 total knockouts are illustrated for benomyl, and 5-knockout radial signatures are shown for 10 drugs (5 others </w:t>
      </w:r>
      <w:r w:rsidR="00EB31A9">
        <w:t xml:space="preserve">are shown </w:t>
      </w:r>
      <w:r w:rsidR="006624A7">
        <w:t xml:space="preserve">in </w:t>
      </w:r>
      <w:r w:rsidR="00A24645">
        <w:t xml:space="preserve">Figure S6).  </w:t>
      </w:r>
      <w:commentRangeStart w:id="36"/>
      <w:r w:rsidR="00A24645">
        <w:t>Color scale extends by half of the observed difference between the 5% and 95% percentile resistance in that drug in both directions</w:t>
      </w:r>
      <w:r w:rsidR="006624A7">
        <w:t>.</w:t>
      </w:r>
      <w:commentRangeEnd w:id="36"/>
      <w:r w:rsidR="008C28D4">
        <w:rPr>
          <w:rStyle w:val="CommentReference"/>
          <w:rFonts w:asciiTheme="minorHAnsi" w:hAnsiTheme="minorHAnsi" w:cstheme="minorBidi"/>
        </w:rPr>
        <w:commentReference w:id="36"/>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22EE15E0" w:rsidR="003A4E50" w:rsidRDefault="00F0546A" w:rsidP="00224FCB">
      <w:pPr>
        <w:jc w:val="both"/>
      </w:pPr>
      <w:r w:rsidRPr="00233F15">
        <w:rPr>
          <w:b/>
        </w:rPr>
        <w:t>Figure 3</w:t>
      </w:r>
      <w:r w:rsidR="00D1612A" w:rsidRPr="00233F15">
        <w:rPr>
          <w:b/>
        </w:rPr>
        <w:t xml:space="preserve">. </w:t>
      </w:r>
      <w:r w:rsidR="00D1612A" w:rsidRPr="00233F15">
        <w:t xml:space="preserve"> </w:t>
      </w:r>
      <w:r w:rsidR="003827FE">
        <w:t>Environment-Dependent Complex Genetic Interactions amongst 16 ABC Transporters</w:t>
      </w:r>
    </w:p>
    <w:p w14:paraId="1C6456F9" w14:textId="4F296AC7" w:rsidR="00F85648" w:rsidRDefault="003827FE" w:rsidP="00D9226C">
      <w:pPr>
        <w:jc w:val="both"/>
      </w:pPr>
      <w:r>
        <w:rPr>
          <w:b/>
        </w:rPr>
        <w:t>A</w:t>
      </w:r>
      <w:r w:rsidR="00DD0A56">
        <w:tab/>
      </w:r>
      <w:r w:rsidR="008C28D4">
        <w:t xml:space="preserve">All single-gene </w:t>
      </w:r>
      <w:r w:rsidR="00DD0A56">
        <w:t xml:space="preserve">knockout effects and </w:t>
      </w:r>
      <w:r w:rsidR="008C28D4">
        <w:rPr>
          <w:i/>
        </w:rPr>
        <w:t>x</w:t>
      </w:r>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Magnitude of genetic effects </w:t>
      </w:r>
      <w:r w:rsidR="008C28D4">
        <w:t xml:space="preserve">were </w:t>
      </w:r>
      <w:r w:rsidR="00F85648">
        <w:t xml:space="preserve">determined by a generalized linear model, then rescaled </w:t>
      </w:r>
      <w:r w:rsidR="001A2F13">
        <w:t xml:space="preserve">for each drug </w:t>
      </w:r>
      <w:r w:rsidR="008C28D4">
        <w:t xml:space="preserve">by dividing by the </w:t>
      </w:r>
      <w:r w:rsidR="00F85648">
        <w:t>median absolute deviation in log(resistance) of all strains in that drug.</w:t>
      </w:r>
    </w:p>
    <w:p w14:paraId="60B4EB6B" w14:textId="632B04D8" w:rsidR="0034689A" w:rsidRPr="002E0460" w:rsidRDefault="0034689A" w:rsidP="00224FCB">
      <w:pPr>
        <w:jc w:val="both"/>
      </w:pPr>
      <w:r>
        <w:rPr>
          <w:b/>
        </w:rPr>
        <w:t>B</w:t>
      </w:r>
      <w:r>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summarizes resistance phenotypes extracted from Figure 3A for the three illustrated drugs.</w:t>
      </w:r>
    </w:p>
    <w:p w14:paraId="17E7F94D" w14:textId="77777777" w:rsidR="0034689A" w:rsidRDefault="0034689A" w:rsidP="00224FCB">
      <w:pPr>
        <w:jc w:val="both"/>
        <w:rPr>
          <w:b/>
          <w:color w:val="000000" w:themeColor="text1"/>
        </w:rPr>
      </w:pPr>
    </w:p>
    <w:p w14:paraId="2347C136" w14:textId="09E06BD9" w:rsidR="005A78CA" w:rsidRPr="00DA75F4" w:rsidRDefault="00E555C1" w:rsidP="00224FCB">
      <w:pPr>
        <w:jc w:val="both"/>
        <w:rPr>
          <w:color w:val="7F7F7F" w:themeColor="text1" w:themeTint="80"/>
        </w:rPr>
      </w:pPr>
      <w:r>
        <w:rPr>
          <w:b/>
          <w:color w:val="000000" w:themeColor="text1"/>
        </w:rPr>
        <w:t xml:space="preserve">Figure 4.  </w:t>
      </w:r>
      <w:r w:rsidR="00C43221">
        <w:rPr>
          <w:color w:val="000000" w:themeColor="text1"/>
        </w:rPr>
        <w:t>A Neural Network Model of Complex Genotype-Phenotype Re</w:t>
      </w:r>
      <w:r w:rsidR="002E7A94">
        <w:rPr>
          <w:color w:val="000000" w:themeColor="text1"/>
        </w:rPr>
        <w:t>l</w:t>
      </w:r>
      <w:r w:rsidR="00C43221">
        <w:rPr>
          <w:color w:val="000000" w:themeColor="text1"/>
        </w:rPr>
        <w:t>ationships</w:t>
      </w:r>
    </w:p>
    <w:p w14:paraId="0041EDD7" w14:textId="6E6BE70A" w:rsidR="003C2082" w:rsidRPr="00E36F4E" w:rsidRDefault="005A78CA" w:rsidP="00D9226C">
      <w:pPr>
        <w:jc w:val="both"/>
      </w:pPr>
      <w:r w:rsidRPr="00DA75F4">
        <w:rPr>
          <w:b/>
        </w:rPr>
        <w:lastRenderedPageBreak/>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is given as input to the model</w:t>
      </w:r>
      <w:r w:rsidR="00831999">
        <w:t xml:space="preserve"> as a binary variable (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2E7A94">
        <w:t xml:space="preserve">. For a given genotype, activities are inferred only using </w:t>
      </w:r>
      <w:r w:rsidR="002E7A94" w:rsidRPr="006B3E82">
        <w:rPr>
          <w:i/>
        </w:rPr>
        <w:t>I</w:t>
      </w:r>
      <w:r w:rsidR="002E7A94">
        <w:t xml:space="preserve"> weights from transporters that are present according to </w:t>
      </w:r>
      <w:r w:rsidR="00990CD4" w:rsidRPr="003C2082">
        <w:rPr>
          <w:b/>
          <w:i/>
        </w:rPr>
        <w:t>G</w:t>
      </w:r>
      <w:r w:rsidR="00AE4CA5" w:rsidRPr="006B3E82">
        <w:t>, with</w:t>
      </w:r>
      <w:r w:rsidR="00AE4CA5">
        <w:rPr>
          <w:b/>
        </w:rPr>
        <w:t xml:space="preserve"> </w:t>
      </w:r>
      <w:r w:rsidR="00AE4CA5" w:rsidRPr="006B3E82">
        <w:rPr>
          <w:i/>
        </w:rPr>
        <w:t>A</w:t>
      </w:r>
      <w:r w:rsidR="00AE4CA5">
        <w:t xml:space="preserve"> set to zero for transporters that are absent</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multiplied by the </w:t>
      </w:r>
      <w:r w:rsidR="00AE4CA5">
        <w:t xml:space="preserve">inferred </w:t>
      </w:r>
      <w:r w:rsidR="001C6F17">
        <w:t>activity of the corresponding transporter</w:t>
      </w:r>
      <w:r w:rsidR="004B71FB">
        <w:t>.</w:t>
      </w:r>
      <w:r w:rsidR="004B75E3" w:rsidDel="001C6F17">
        <w:t xml:space="preserve"> </w:t>
      </w:r>
    </w:p>
    <w:p w14:paraId="62CA6A0C" w14:textId="24696C0D"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training.</w:t>
      </w:r>
    </w:p>
    <w:p w14:paraId="79F6736A" w14:textId="1CD987DF" w:rsidR="004557DE" w:rsidRDefault="004557DE" w:rsidP="004557DE">
      <w:pPr>
        <w:jc w:val="both"/>
        <w:rPr>
          <w:color w:val="000000" w:themeColor="text1"/>
        </w:rPr>
      </w:pPr>
      <w:commentRangeStart w:id="37"/>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w:t>
      </w:r>
    </w:p>
    <w:p w14:paraId="30BDAB5C" w14:textId="603E407D" w:rsidR="008C2F3A" w:rsidRDefault="004557DE" w:rsidP="008C2F3A">
      <w:pPr>
        <w:jc w:val="both"/>
      </w:pPr>
      <w:r>
        <w:rPr>
          <w:b/>
          <w:color w:val="000000" w:themeColor="text1"/>
        </w:rPr>
        <w:t>D</w:t>
      </w:r>
      <w:commentRangeEnd w:id="37"/>
      <w:r>
        <w:rPr>
          <w:rStyle w:val="CommentReference"/>
          <w:rFonts w:asciiTheme="minorHAnsi" w:hAnsiTheme="minorHAnsi" w:cstheme="minorBidi"/>
        </w:rPr>
        <w:commentReference w:id="37"/>
      </w:r>
      <w:r w:rsidR="001722E9">
        <w:rPr>
          <w:color w:val="000000" w:themeColor="text1"/>
        </w:rPr>
        <w:tab/>
        <w:t xml:space="preserve">Comparing </w:t>
      </w:r>
      <w:r w:rsidR="004922D2">
        <w:rPr>
          <w:color w:val="000000" w:themeColor="text1"/>
        </w:rPr>
        <w:t>model</w:t>
      </w:r>
      <w:r w:rsidR="00D9226C">
        <w:rPr>
          <w:color w:val="000000" w:themeColor="text1"/>
        </w:rPr>
        <w:t>ed and</w:t>
      </w:r>
      <w:r w:rsidR="001722E9">
        <w:rPr>
          <w:color w:val="000000" w:themeColor="text1"/>
        </w:rPr>
        <w:t xml:space="preserve"> observed </w:t>
      </w:r>
      <w:r w:rsidR="00D9226C">
        <w:rPr>
          <w:color w:val="000000" w:themeColor="text1"/>
        </w:rPr>
        <w:t xml:space="preserve">valinomycin </w:t>
      </w:r>
      <w:r w:rsidR="001722E9">
        <w:rPr>
          <w:color w:val="000000" w:themeColor="text1"/>
        </w:rPr>
        <w:t xml:space="preserve">resistance for each five-gene knockout group.  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F36FA8">
        <w:rPr>
          <w:color w:val="000000" w:themeColor="text1"/>
        </w:rPr>
        <w:t>to</w:t>
      </w:r>
      <w:r w:rsidR="00DE1226">
        <w:rPr>
          <w:color w:val="000000" w:themeColor="text1"/>
        </w:rPr>
        <w:t xml:space="preserve"> a</w:t>
      </w:r>
      <w:r w:rsidR="0043569F">
        <w:rPr>
          <w:color w:val="000000" w:themeColor="text1"/>
        </w:rPr>
        <w:t>n unknown</w:t>
      </w:r>
      <w:r w:rsidR="00DE1226">
        <w:rPr>
          <w:color w:val="000000" w:themeColor="text1"/>
        </w:rPr>
        <w:t xml:space="preserve"> resistance factor</w:t>
      </w:r>
      <w:r w:rsidR="001722E9">
        <w:rPr>
          <w:color w:val="000000" w:themeColor="text1"/>
        </w:rPr>
        <w:t xml:space="preserve"> (top right).</w:t>
      </w:r>
      <w:r w:rsidR="008C2F3A">
        <w:rPr>
          <w:color w:val="000000" w:themeColor="text1"/>
        </w:rPr>
        <w:t xml:space="preserve">  Bottom panels group strains at five genes (as in Figure 2).</w:t>
      </w:r>
      <w:r w:rsidR="00FF0877">
        <w:t xml:space="preserve"> </w:t>
      </w:r>
      <w:r w:rsidR="008C2F3A">
        <w:t xml:space="preserve"> r-values</w:t>
      </w:r>
      <w:r w:rsidR="00FF0877">
        <w:t xml:space="preserve"> </w:t>
      </w:r>
      <w:r w:rsidR="008C2F3A">
        <w:t>consider either all data (outside parentheses), or only the five-gene groups (within parentheses).</w:t>
      </w:r>
    </w:p>
    <w:p w14:paraId="1DCD7BBC" w14:textId="77777777" w:rsidR="001722E9" w:rsidRDefault="001722E9" w:rsidP="00224FCB">
      <w:pPr>
        <w:jc w:val="both"/>
        <w:rPr>
          <w:color w:val="000000" w:themeColor="text1"/>
        </w:rPr>
      </w:pPr>
    </w:p>
    <w:p w14:paraId="5229DD91" w14:textId="2FC55378" w:rsidR="00B002B4" w:rsidRPr="00B002B4" w:rsidRDefault="00996C72" w:rsidP="00224FCB">
      <w:pPr>
        <w:jc w:val="both"/>
        <w:rPr>
          <w:color w:val="000000" w:themeColor="text1"/>
        </w:rPr>
      </w:pPr>
      <w:r>
        <w:rPr>
          <w:b/>
          <w:color w:val="000000" w:themeColor="text1"/>
        </w:rPr>
        <w:t xml:space="preserve">Figure 5. </w:t>
      </w:r>
      <w:r w:rsidR="00B002B4">
        <w:rPr>
          <w:color w:val="000000" w:themeColor="text1"/>
        </w:rPr>
        <w:t xml:space="preserve">Deciphering a Complex Fluconazole Resistance </w:t>
      </w:r>
      <w:r w:rsidR="001E4580">
        <w:rPr>
          <w:color w:val="000000" w:themeColor="text1"/>
        </w:rPr>
        <w:t>Trait</w:t>
      </w:r>
      <w:r w:rsidR="00B002B4">
        <w:rPr>
          <w:color w:val="000000" w:themeColor="text1"/>
        </w:rPr>
        <w:t>.</w:t>
      </w:r>
    </w:p>
    <w:p w14:paraId="0EB8F3AE" w14:textId="22081933" w:rsidR="00A06B3F" w:rsidRPr="00472AEF" w:rsidRDefault="00330ADB" w:rsidP="00224FCB">
      <w:pPr>
        <w:jc w:val="both"/>
      </w:pPr>
      <w:r>
        <w:rPr>
          <w:b/>
          <w:color w:val="000000" w:themeColor="text1"/>
        </w:rPr>
        <w:t>A</w:t>
      </w:r>
      <w:r>
        <w:rPr>
          <w:b/>
          <w:color w:val="000000" w:themeColor="text1"/>
        </w:rPr>
        <w:tab/>
      </w:r>
      <w:r w:rsidR="00472AEF">
        <w:rPr>
          <w:color w:val="000000" w:themeColor="text1"/>
        </w:rPr>
        <w:t xml:space="preserve">Illustrating genetic effects in fluconazole. Top panel - </w:t>
      </w:r>
      <w:r>
        <w:rPr>
          <w:color w:val="000000" w:themeColor="text1"/>
        </w:rPr>
        <w:t>A</w:t>
      </w:r>
      <w:r>
        <w:t xml:space="preserve"> landscape of </w:t>
      </w:r>
      <w:r w:rsidR="00646F1A">
        <w:t xml:space="preserve">normalized </w:t>
      </w:r>
      <w:r>
        <w:t>fluconazole resistance</w:t>
      </w:r>
      <w:r w:rsidR="00133F63">
        <w:t xml:space="preserve"> for 5 knockouts</w:t>
      </w:r>
      <w:r w:rsidR="00646F1A">
        <w:t xml:space="preserve"> (</w:t>
      </w:r>
      <w:r w:rsidR="00A06B3F">
        <w:t>as in Figure 2D</w:t>
      </w:r>
      <w:r w:rsidR="00646F1A">
        <w:t>)</w:t>
      </w:r>
      <w:r w:rsidR="00421B7E">
        <w:t>.</w:t>
      </w:r>
      <w:r w:rsidR="00A06B3F">
        <w:rPr>
          <w:b/>
        </w:rPr>
        <w:tab/>
      </w:r>
      <w:r w:rsidR="00472AEF">
        <w:t xml:space="preserve">Botom panel - </w:t>
      </w:r>
      <w:r w:rsidR="00A06B3F">
        <w:t>S</w:t>
      </w:r>
      <w:r w:rsidR="00A06B3F" w:rsidRPr="00233F15">
        <w:t>ignificant</w:t>
      </w:r>
      <w:r w:rsidR="00A06B3F">
        <w:t xml:space="preserve"> knockout effects and </w:t>
      </w:r>
      <w:r w:rsidR="00A06B3F" w:rsidRPr="00592DC4">
        <w:rPr>
          <w:i/>
        </w:rPr>
        <w:t>n</w:t>
      </w:r>
      <w:r w:rsidR="00A06B3F">
        <w:t xml:space="preserve">-way </w:t>
      </w:r>
      <w:r w:rsidR="00A06B3F" w:rsidRPr="00592DC4">
        <w:t>genetic</w:t>
      </w:r>
      <w:r w:rsidR="00A06B3F">
        <w:t xml:space="preserve"> interactions mediating fluconazole resistance</w:t>
      </w:r>
      <w:r w:rsidR="00421B7E">
        <w:t xml:space="preserve"> (</w:t>
      </w:r>
      <w:r w:rsidR="00A06B3F">
        <w:t>as in Figure 3A</w:t>
      </w:r>
      <w:r w:rsidR="00421B7E">
        <w:t>).</w:t>
      </w:r>
    </w:p>
    <w:p w14:paraId="7F2E4857" w14:textId="200695AB" w:rsidR="00A06B3F" w:rsidRPr="001722E9" w:rsidRDefault="00472AEF" w:rsidP="00D9226C">
      <w:pPr>
        <w:jc w:val="both"/>
        <w:rPr>
          <w:color w:val="000000" w:themeColor="text1"/>
        </w:rPr>
      </w:pPr>
      <w:r>
        <w:rPr>
          <w:b/>
        </w:rPr>
        <w:t>B</w:t>
      </w:r>
      <w:r w:rsidR="00330ADB">
        <w:tab/>
      </w:r>
      <w:r w:rsidR="00CF6B59">
        <w:t>Comparing</w:t>
      </w:r>
      <w:r w:rsidR="00A06B3F">
        <w:t xml:space="preserve"> the original neural network model to one trained </w:t>
      </w:r>
      <w:r w:rsidR="00A06B3F">
        <w:rPr>
          <w:color w:val="000000" w:themeColor="text1"/>
        </w:rPr>
        <w:t xml:space="preserve">with an extra node between the </w:t>
      </w:r>
      <w:r w:rsidR="00A06B3F">
        <w:rPr>
          <w:b/>
          <w:i/>
          <w:color w:val="000000" w:themeColor="text1"/>
        </w:rPr>
        <w:t>G</w:t>
      </w:r>
      <w:r w:rsidR="00A06B3F">
        <w:rPr>
          <w:color w:val="000000" w:themeColor="text1"/>
        </w:rPr>
        <w:t xml:space="preserve"> and </w:t>
      </w:r>
      <w:r w:rsidR="00A06B3F">
        <w:rPr>
          <w:b/>
          <w:i/>
          <w:color w:val="000000" w:themeColor="text1"/>
        </w:rPr>
        <w:t>A</w:t>
      </w:r>
      <w:r w:rsidR="00A06B3F">
        <w:rPr>
          <w:color w:val="000000" w:themeColor="text1"/>
        </w:rPr>
        <w:t xml:space="preserve"> layer to model non-linear influence on Pdr5 from</w:t>
      </w:r>
      <w:r w:rsidR="00A06B3F">
        <w:rPr>
          <w:i/>
          <w:color w:val="000000" w:themeColor="text1"/>
        </w:rPr>
        <w:t xml:space="preserve"> </w:t>
      </w:r>
      <w:r w:rsidR="00A06B3F">
        <w:rPr>
          <w:color w:val="000000" w:themeColor="text1"/>
        </w:rPr>
        <w:t>four genes</w:t>
      </w:r>
      <w:r w:rsidR="00CF6B59">
        <w:rPr>
          <w:color w:val="000000" w:themeColor="text1"/>
        </w:rPr>
        <w:t xml:space="preserve"> </w:t>
      </w:r>
      <w:r w:rsidR="00CF6B59">
        <w:rPr>
          <w:rFonts w:eastAsia="Times New Roman"/>
          <w:lang w:val="en-CA"/>
        </w:rPr>
        <w:t>(</w:t>
      </w:r>
      <w:r w:rsidR="00CF6B59">
        <w:t>as in Figure 4D)</w:t>
      </w:r>
      <w:r w:rsidR="00A06B3F">
        <w:rPr>
          <w:color w:val="000000" w:themeColor="text1"/>
        </w:rPr>
        <w:t xml:space="preserve">.  </w:t>
      </w:r>
      <w:r w:rsidR="00D9226C" w:rsidRPr="00D9226C">
        <w:rPr>
          <w:rFonts w:eastAsia="Times New Roman"/>
          <w:lang w:val="en-CA"/>
        </w:rPr>
        <w:t xml:space="preserve">Width of </w:t>
      </w:r>
      <w:r w:rsidR="00D9226C" w:rsidRPr="00A17157">
        <w:rPr>
          <w:rFonts w:eastAsia="Times New Roman"/>
          <w:b/>
          <w:i/>
          <w:lang w:val="en-CA"/>
        </w:rPr>
        <w:t>I</w:t>
      </w:r>
      <w:r w:rsidR="00D9226C" w:rsidRPr="00A17157">
        <w:rPr>
          <w:rFonts w:eastAsia="Times New Roman"/>
          <w:b/>
          <w:vertAlign w:val="subscript"/>
          <w:lang w:val="en-CA"/>
        </w:rPr>
        <w:t>2</w:t>
      </w:r>
      <w:r w:rsidR="00D9226C" w:rsidRPr="00D9226C">
        <w:rPr>
          <w:rFonts w:eastAsia="Times New Roman"/>
          <w:lang w:val="en-CA"/>
        </w:rPr>
        <w:t xml:space="preserve"> </w:t>
      </w:r>
      <w:r w:rsidR="00D9226C">
        <w:rPr>
          <w:rFonts w:eastAsia="Times New Roman"/>
          <w:lang w:val="en-CA"/>
        </w:rPr>
        <w:t xml:space="preserve">(‘indirect’) </w:t>
      </w:r>
      <w:r w:rsidR="00D9226C" w:rsidRPr="00D9226C">
        <w:rPr>
          <w:rFonts w:eastAsia="Times New Roman"/>
          <w:lang w:val="en-CA"/>
        </w:rPr>
        <w:t xml:space="preserve">weights are scaled 0.58 </w:t>
      </w:r>
      <w:r w:rsidR="00D9226C">
        <w:rPr>
          <w:rFonts w:eastAsia="Times New Roman"/>
          <w:lang w:val="en-CA"/>
        </w:rPr>
        <w:sym w:font="Symbol" w:char="F0B4"/>
      </w:r>
      <w:r w:rsidR="00D9226C" w:rsidRPr="00D9226C">
        <w:rPr>
          <w:rFonts w:eastAsia="Times New Roman"/>
          <w:lang w:val="en-CA"/>
        </w:rPr>
        <w:t xml:space="preserve"> </w:t>
      </w:r>
      <w:r w:rsidR="00D9226C" w:rsidRPr="00A17157">
        <w:rPr>
          <w:rFonts w:eastAsia="Times New Roman"/>
          <w:b/>
          <w:i/>
          <w:lang w:val="en-CA"/>
        </w:rPr>
        <w:t>I</w:t>
      </w:r>
      <w:r w:rsidR="00D9226C" w:rsidRPr="00A17157">
        <w:rPr>
          <w:rFonts w:eastAsia="Times New Roman"/>
          <w:b/>
          <w:vertAlign w:val="subscript"/>
          <w:lang w:val="en-CA"/>
        </w:rPr>
        <w:t>1</w:t>
      </w:r>
      <w:r w:rsidR="00D9226C" w:rsidRPr="00D9226C">
        <w:rPr>
          <w:rFonts w:eastAsia="Times New Roman"/>
          <w:lang w:val="en-CA"/>
        </w:rPr>
        <w:t xml:space="preserve"> weights to </w:t>
      </w:r>
      <w:r w:rsidR="00D9226C">
        <w:rPr>
          <w:rFonts w:eastAsia="Times New Roman"/>
          <w:lang w:val="en-CA"/>
        </w:rPr>
        <w:t>show</w:t>
      </w:r>
      <w:r w:rsidR="00D9226C" w:rsidRPr="00D9226C">
        <w:rPr>
          <w:rFonts w:eastAsia="Times New Roman"/>
          <w:lang w:val="en-CA"/>
        </w:rPr>
        <w:t xml:space="preserve"> </w:t>
      </w:r>
      <w:r w:rsidR="00D9226C">
        <w:rPr>
          <w:rFonts w:eastAsia="Times New Roman"/>
          <w:lang w:val="en-CA"/>
        </w:rPr>
        <w:t>equivalent</w:t>
      </w:r>
      <w:r w:rsidR="00BE2E65">
        <w:rPr>
          <w:rFonts w:eastAsia="Times New Roman"/>
          <w:lang w:val="en-CA"/>
        </w:rPr>
        <w:t xml:space="preserve"> eventual</w:t>
      </w:r>
      <w:r w:rsidR="00D9226C" w:rsidRPr="00D9226C">
        <w:rPr>
          <w:rFonts w:eastAsia="Times New Roman"/>
          <w:lang w:val="en-CA"/>
        </w:rPr>
        <w:t xml:space="preserve"> impact on Pdr5 activity</w:t>
      </w:r>
      <w:r w:rsidR="00C54335">
        <w:rPr>
          <w:rFonts w:eastAsia="Times New Roman"/>
          <w:lang w:val="en-CA"/>
        </w:rPr>
        <w:t xml:space="preserve"> </w:t>
      </w:r>
      <w:r>
        <w:rPr>
          <w:rFonts w:eastAsia="Times New Roman"/>
          <w:lang w:val="en-CA"/>
        </w:rPr>
        <w:t>.</w:t>
      </w:r>
    </w:p>
    <w:p w14:paraId="2207A608" w14:textId="7AC3AF19" w:rsidR="005A78CA" w:rsidRDefault="00472AEF"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231A38">
        <w:rPr>
          <w:color w:val="000000" w:themeColor="text1"/>
        </w:rPr>
        <w:t>grouped pool</w:t>
      </w:r>
      <w:r w:rsidR="005A78CA">
        <w:rPr>
          <w:color w:val="000000" w:themeColor="text1"/>
        </w:rPr>
        <w:t xml:space="preserve"> </w:t>
      </w:r>
      <w:r w:rsidR="00321112">
        <w:rPr>
          <w:color w:val="000000" w:themeColor="text1"/>
        </w:rPr>
        <w:t>data.</w:t>
      </w:r>
    </w:p>
    <w:p w14:paraId="1A793DAD" w14:textId="4F3CEA61" w:rsidR="005A78CA" w:rsidRPr="00E755E1" w:rsidRDefault="00472AEF" w:rsidP="00D9226C">
      <w:pPr>
        <w:jc w:val="both"/>
        <w:rPr>
          <w:color w:val="000000" w:themeColor="text1"/>
        </w:rPr>
      </w:pPr>
      <w:r>
        <w:rPr>
          <w:b/>
          <w:color w:val="000000" w:themeColor="text1"/>
        </w:rPr>
        <w:t>D</w:t>
      </w:r>
      <w:r w:rsidR="00A06B3F">
        <w:rPr>
          <w:b/>
          <w:color w:val="000000" w:themeColor="text1"/>
        </w:rPr>
        <w:tab/>
      </w:r>
      <w:r w:rsidR="00A06B3F">
        <w:rPr>
          <w:color w:val="000000" w:themeColor="text1"/>
        </w:rPr>
        <w:t xml:space="preserve">Expected Pdr5 activity relative to the wild-type for </w:t>
      </w:r>
      <w:r w:rsidR="00A06B3F">
        <w:rPr>
          <w:i/>
          <w:color w:val="000000" w:themeColor="text1"/>
        </w:rPr>
        <w:t>ybt1∆ycf1∆</w:t>
      </w:r>
      <w:r w:rsidR="00A06B3F" w:rsidRPr="00B80B34">
        <w:rPr>
          <w:color w:val="000000" w:themeColor="text1"/>
        </w:rPr>
        <w:t xml:space="preserve">, </w:t>
      </w:r>
      <w:r w:rsidR="00A06B3F">
        <w:rPr>
          <w:i/>
          <w:color w:val="000000" w:themeColor="text1"/>
        </w:rPr>
        <w:t>snq2∆yor1∆</w:t>
      </w:r>
      <w:r w:rsidR="00A06B3F">
        <w:rPr>
          <w:color w:val="000000" w:themeColor="text1"/>
        </w:rPr>
        <w:t xml:space="preserve">, and </w:t>
      </w:r>
      <w:r w:rsidR="00A06B3F">
        <w:rPr>
          <w:i/>
          <w:color w:val="000000" w:themeColor="text1"/>
        </w:rPr>
        <w:t>snq2∆yor1∆ybt1∆ycf1∆</w:t>
      </w:r>
      <w:r w:rsidR="00A06B3F">
        <w:rPr>
          <w:color w:val="000000" w:themeColor="text1"/>
        </w:rPr>
        <w:t xml:space="preserve">.  </w:t>
      </w:r>
      <w:r w:rsidR="00A06B3F">
        <w:rPr>
          <w:i/>
          <w:color w:val="000000" w:themeColor="text1"/>
        </w:rPr>
        <w:t xml:space="preserve">PDR5 </w:t>
      </w:r>
      <w:r w:rsidR="00A06B3F">
        <w:rPr>
          <w:color w:val="000000" w:themeColor="text1"/>
        </w:rPr>
        <w:t xml:space="preserve">mRNA expression was measured using qRT-PCR and normalized relative to </w:t>
      </w:r>
      <w:r w:rsidR="00A06B3F" w:rsidRPr="00E755E1">
        <w:rPr>
          <w:i/>
          <w:color w:val="000000" w:themeColor="text1"/>
        </w:rPr>
        <w:t>UBC6</w:t>
      </w:r>
      <w:r w:rsidR="00A06B3F">
        <w:rPr>
          <w:color w:val="000000" w:themeColor="text1"/>
        </w:rPr>
        <w:t xml:space="preserve">.  Grey bars represent the ratio of </w:t>
      </w:r>
      <w:r w:rsidR="00A06B3F">
        <w:rPr>
          <w:i/>
          <w:color w:val="000000" w:themeColor="text1"/>
        </w:rPr>
        <w:t xml:space="preserve">PDR5 </w:t>
      </w:r>
      <w:r w:rsidR="00A06B3F">
        <w:rPr>
          <w:color w:val="000000" w:themeColor="text1"/>
        </w:rPr>
        <w:t xml:space="preserve">expression compared to the average in the wild-type.  </w:t>
      </w:r>
      <w:r w:rsidR="00692155">
        <w:rPr>
          <w:color w:val="000000" w:themeColor="text1"/>
        </w:rPr>
        <w:t>Error bars indicate standard error</w:t>
      </w:r>
      <w:r w:rsidR="00A06B3F">
        <w:rPr>
          <w:color w:val="000000" w:themeColor="text1"/>
        </w:rPr>
        <w:t xml:space="preserve">.  Three replicates were used in each experiment, and p-values </w:t>
      </w:r>
      <w:r w:rsidR="00646F1A">
        <w:rPr>
          <w:color w:val="000000" w:themeColor="text1"/>
        </w:rPr>
        <w:t>are</w:t>
      </w:r>
      <w:r w:rsidR="00A06B3F">
        <w:rPr>
          <w:color w:val="000000" w:themeColor="text1"/>
        </w:rPr>
        <w:t xml:space="preserve"> calculated using a t-test.  Colored bars show relative </w:t>
      </w:r>
      <w:r w:rsidR="000B3F65">
        <w:rPr>
          <w:color w:val="000000" w:themeColor="text1"/>
        </w:rPr>
        <w:t xml:space="preserve">Pdr5 activity values </w:t>
      </w:r>
      <w:r w:rsidR="004922D2">
        <w:rPr>
          <w:color w:val="000000" w:themeColor="text1"/>
        </w:rPr>
        <w:t>model</w:t>
      </w:r>
      <w:r w:rsidR="00A06B3F">
        <w:rPr>
          <w:color w:val="000000" w:themeColor="text1"/>
        </w:rPr>
        <w:t xml:space="preserve">ed by the extended neural network in Figure 5B (top-right panel), </w:t>
      </w:r>
      <w:r w:rsidR="000B3F65">
        <w:rPr>
          <w:color w:val="000000" w:themeColor="text1"/>
        </w:rPr>
        <w:t>considering</w:t>
      </w:r>
      <w:r w:rsidR="00A93D25">
        <w:rPr>
          <w:color w:val="000000" w:themeColor="text1"/>
        </w:rPr>
        <w:t xml:space="preserve"> either</w:t>
      </w:r>
      <w:r w:rsidR="000B3F65">
        <w:rPr>
          <w:color w:val="000000" w:themeColor="text1"/>
        </w:rPr>
        <w:t xml:space="preserve"> only </w:t>
      </w:r>
      <w:r w:rsidR="00A93D25">
        <w:rPr>
          <w:color w:val="000000" w:themeColor="text1"/>
        </w:rPr>
        <w:t xml:space="preserve">indirect </w:t>
      </w:r>
      <w:r w:rsidR="000B3F65">
        <w:rPr>
          <w:color w:val="000000" w:themeColor="text1"/>
        </w:rPr>
        <w:t xml:space="preserve">influences going through the </w:t>
      </w:r>
      <w:r w:rsidR="00D9226C">
        <w:rPr>
          <w:color w:val="000000" w:themeColor="text1"/>
        </w:rPr>
        <w:t>extra</w:t>
      </w:r>
      <w:r w:rsidR="001F6212">
        <w:rPr>
          <w:color w:val="000000" w:themeColor="text1"/>
        </w:rPr>
        <w:t xml:space="preserve"> </w:t>
      </w:r>
      <w:r w:rsidR="000B3F65">
        <w:rPr>
          <w:color w:val="000000" w:themeColor="text1"/>
        </w:rPr>
        <w:t>node (</w:t>
      </w:r>
      <w:r w:rsidR="00D9226C">
        <w:rPr>
          <w:color w:val="000000" w:themeColor="text1"/>
        </w:rPr>
        <w:t>orange</w:t>
      </w:r>
      <w:r w:rsidR="000B3F65">
        <w:rPr>
          <w:color w:val="000000" w:themeColor="text1"/>
        </w:rPr>
        <w:t xml:space="preserve">), or all influences </w:t>
      </w:r>
      <w:r w:rsidR="00D9226C">
        <w:rPr>
          <w:color w:val="000000" w:themeColor="text1"/>
        </w:rPr>
        <w:t>(red</w:t>
      </w:r>
      <w:r w:rsidR="000B3F65">
        <w:rPr>
          <w:color w:val="000000" w:themeColor="text1"/>
        </w:rPr>
        <w:t>).</w:t>
      </w:r>
    </w:p>
    <w:p w14:paraId="02F9FF7B" w14:textId="4EC7BF1B" w:rsidR="00EE2C67" w:rsidRPr="00D01BD8" w:rsidRDefault="00472AEF" w:rsidP="007A57E7">
      <w:pPr>
        <w:widowControl w:val="0"/>
        <w:autoSpaceDE w:val="0"/>
        <w:autoSpaceDN w:val="0"/>
        <w:adjustRightInd w:val="0"/>
        <w:jc w:val="both"/>
        <w:rPr>
          <w:bCs/>
          <w:iCs/>
          <w:color w:val="000000" w:themeColor="text1"/>
        </w:rPr>
      </w:pPr>
      <w:r>
        <w:rPr>
          <w:b/>
          <w:color w:val="000000" w:themeColor="text1"/>
        </w:rPr>
        <w:t>E</w:t>
      </w:r>
      <w:commentRangeStart w:id="38"/>
      <w:commentRangeEnd w:id="38"/>
      <w:r w:rsidR="00DD69D1">
        <w:rPr>
          <w:rStyle w:val="CommentReference"/>
          <w:rFonts w:asciiTheme="minorHAnsi" w:hAnsiTheme="minorHAnsi" w:cstheme="minorBidi"/>
        </w:rPr>
        <w:commentReference w:id="38"/>
      </w:r>
      <w:commentRangeStart w:id="39"/>
      <w:commentRangeEnd w:id="39"/>
      <w:r w:rsidR="00DD69D1">
        <w:rPr>
          <w:rStyle w:val="CommentReference"/>
          <w:rFonts w:asciiTheme="minorHAnsi" w:hAnsiTheme="minorHAnsi" w:cstheme="minorBidi"/>
        </w:rPr>
        <w:commentReference w:id="39"/>
      </w:r>
      <w:r w:rsidR="005A78CA">
        <w:rPr>
          <w:b/>
          <w:color w:val="000000" w:themeColor="text1"/>
        </w:rPr>
        <w:tab/>
      </w:r>
      <w:r w:rsidR="005D6C8D">
        <w:rPr>
          <w:color w:val="000000" w:themeColor="text1"/>
        </w:rPr>
        <w:t xml:space="preserve">Comparing the </w:t>
      </w:r>
      <w:r w:rsidR="004922D2">
        <w:rPr>
          <w:color w:val="000000" w:themeColor="text1"/>
        </w:rPr>
        <w:t>model</w:t>
      </w:r>
      <w:r w:rsidR="005D6C8D">
        <w:rPr>
          <w:color w:val="000000" w:themeColor="text1"/>
        </w:rPr>
        <w:t xml:space="preserve">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A17157">
        <w:rPr>
          <w:color w:val="000000" w:themeColor="text1"/>
        </w:rPr>
        <w:t xml:space="preserve"> </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r w:rsidR="00D9226C">
        <w:rPr>
          <w:color w:val="000000" w:themeColor="text1"/>
        </w:rPr>
        <w:t xml:space="preserve">, as well as integrated whole-organism protein levels from </w:t>
      </w:r>
      <w:r w:rsidR="00687484">
        <w:rPr>
          <w:color w:val="000000" w:themeColor="text1"/>
        </w:rPr>
        <w:t>P</w:t>
      </w:r>
      <w:r w:rsidR="00D9226C">
        <w:rPr>
          <w:color w:val="000000" w:themeColor="text1"/>
        </w:rPr>
        <w:t>ax</w:t>
      </w:r>
      <w:r w:rsidR="00687484">
        <w:rPr>
          <w:color w:val="000000" w:themeColor="text1"/>
        </w:rPr>
        <w:t>DB</w:t>
      </w:r>
      <w:r w:rsidR="00D9226C">
        <w:rPr>
          <w:color w:val="000000" w:themeColor="text1"/>
        </w:rPr>
        <w:t xml:space="preserve"> 4.1 </w:t>
      </w:r>
      <w:r w:rsidR="00D9226C">
        <w:rPr>
          <w:color w:val="000000" w:themeColor="text1"/>
        </w:rPr>
        <w:fldChar w:fldCharType="begin" w:fldLock="1"/>
      </w:r>
      <w:r w:rsidR="0020497C">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D9226C">
        <w:rPr>
          <w:color w:val="000000" w:themeColor="text1"/>
        </w:rPr>
        <w:fldChar w:fldCharType="separate"/>
      </w:r>
      <w:r w:rsidR="00D9226C" w:rsidRPr="00D9226C">
        <w:rPr>
          <w:noProof/>
          <w:color w:val="000000" w:themeColor="text1"/>
        </w:rPr>
        <w:t>(Wang et al., 2015)</w:t>
      </w:r>
      <w:r w:rsidR="00D9226C">
        <w:rPr>
          <w:color w:val="000000" w:themeColor="text1"/>
        </w:rPr>
        <w:fldChar w:fldCharType="end"/>
      </w:r>
      <w:r w:rsidR="00D9226C">
        <w:rPr>
          <w:color w:val="000000" w:themeColor="text1"/>
        </w:rPr>
        <w:t>.</w:t>
      </w:r>
    </w:p>
    <w:p w14:paraId="4CA2E912" w14:textId="77777777" w:rsidR="00A05BA8" w:rsidRDefault="00A05BA8" w:rsidP="00224FCB">
      <w:pPr>
        <w:rPr>
          <w:color w:val="000000" w:themeColor="text1"/>
        </w:rPr>
      </w:pPr>
    </w:p>
    <w:p w14:paraId="64A72CFB" w14:textId="22115013"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Creat</w:t>
      </w:r>
      <w:r w:rsidR="00044302">
        <w:t>ing</w:t>
      </w:r>
      <w:r w:rsidR="004972DD">
        <w:t xml:space="preserve"> a </w:t>
      </w:r>
      <w:r w:rsidR="00044302">
        <w:t>B</w:t>
      </w:r>
      <w:r w:rsidR="004972DD">
        <w:t>arcoder</w:t>
      </w:r>
      <w:r>
        <w:t xml:space="preserve"> </w:t>
      </w:r>
      <w:r w:rsidR="00044302">
        <w:t>P</w:t>
      </w:r>
      <w:r>
        <w:t>ool</w:t>
      </w:r>
      <w:r w:rsidRPr="00233F15">
        <w:t>.</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40"/>
      <w:commentRangeStart w:id="41"/>
      <w:r>
        <w:rPr>
          <w:b/>
        </w:rPr>
        <w:lastRenderedPageBreak/>
        <w:t>B</w:t>
      </w:r>
      <w:commentRangeEnd w:id="40"/>
      <w:r>
        <w:rPr>
          <w:rStyle w:val="CommentReference"/>
          <w:rFonts w:asciiTheme="minorHAnsi" w:hAnsiTheme="minorHAnsi" w:cstheme="minorBidi"/>
        </w:rPr>
        <w:commentReference w:id="40"/>
      </w:r>
      <w:commentRangeEnd w:id="41"/>
      <w:r w:rsidR="00276A6D">
        <w:rPr>
          <w:rStyle w:val="CommentReference"/>
          <w:rFonts w:asciiTheme="minorHAnsi" w:hAnsiTheme="minorHAnsi" w:cstheme="minorBidi"/>
        </w:rPr>
        <w:commentReference w:id="41"/>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1E35805D"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B75272">
        <w:t>P</w:t>
      </w:r>
      <w:r w:rsidR="004A6E53">
        <w:t xml:space="preserve">ool </w:t>
      </w:r>
      <w:r w:rsidR="00B75272">
        <w:t>G</w:t>
      </w:r>
      <w:r w:rsidR="008236EB" w:rsidRPr="00233F15">
        <w:t xml:space="preserve">enotyping </w:t>
      </w:r>
      <w:r w:rsidR="00B75272">
        <w:t>Q</w:t>
      </w:r>
      <w:r w:rsidR="004A6E53">
        <w:t>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grey.</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428A5DF1" w:rsidR="00F0546A" w:rsidRPr="00233F15" w:rsidRDefault="00F0546A" w:rsidP="00224FCB">
      <w:r w:rsidRPr="00233F15">
        <w:rPr>
          <w:b/>
        </w:rPr>
        <w:t xml:space="preserve">Figure </w:t>
      </w:r>
      <w:r w:rsidR="007E2236">
        <w:rPr>
          <w:b/>
        </w:rPr>
        <w:t>S</w:t>
      </w:r>
      <w:r w:rsidR="00F90E5C">
        <w:rPr>
          <w:b/>
        </w:rPr>
        <w:t>3</w:t>
      </w:r>
      <w:r w:rsidR="0090765C" w:rsidRPr="00233F15">
        <w:rPr>
          <w:b/>
        </w:rPr>
        <w:t xml:space="preserve">.  </w:t>
      </w:r>
      <w:r w:rsidR="00F90E5C">
        <w:t>M</w:t>
      </w:r>
      <w:r w:rsidR="00AE1B1C" w:rsidRPr="00233F15">
        <w:t xml:space="preserve">arginal </w:t>
      </w:r>
      <w:r w:rsidR="00F90E5C">
        <w:t>Single-G</w:t>
      </w:r>
      <w:r w:rsidR="00AE1B1C" w:rsidRPr="00233F15">
        <w:t xml:space="preserve">ene </w:t>
      </w:r>
      <w:r w:rsidR="00F90E5C">
        <w:t>K</w:t>
      </w:r>
      <w:r w:rsidR="00AE1B1C" w:rsidRPr="00233F15">
        <w:t xml:space="preserve">nockout </w:t>
      </w:r>
      <w:r w:rsidR="00F90E5C">
        <w:t>E</w:t>
      </w:r>
      <w:r w:rsidR="00AE1B1C" w:rsidRPr="00233F15">
        <w:t xml:space="preserve">ffects in the </w:t>
      </w:r>
      <w:r w:rsidR="00F90E5C">
        <w:t>P</w:t>
      </w:r>
      <w:r w:rsidR="00AE1B1C" w:rsidRPr="00233F15">
        <w:t>ool.</w:t>
      </w:r>
    </w:p>
    <w:p w14:paraId="401166F2" w14:textId="1478CA28" w:rsidR="00836B94" w:rsidRDefault="00F90E5C" w:rsidP="00224FCB">
      <w:pPr>
        <w:jc w:val="both"/>
      </w:pPr>
      <w:r>
        <w:rPr>
          <w:b/>
        </w:rPr>
        <w:t>A</w:t>
      </w:r>
      <w:r>
        <w:rPr>
          <w:b/>
        </w:rPr>
        <w:tab/>
      </w:r>
      <w:r w:rsidR="00836B94" w:rsidRPr="00233F15">
        <w:t>A linear model was used to formally determine significant</w:t>
      </w:r>
      <w:r w:rsidR="00836B94">
        <w:t xml:space="preserve"> gene knockout effects mediating </w:t>
      </w:r>
      <w:r>
        <w:t>resistance</w:t>
      </w:r>
      <w:r w:rsidR="00836B94">
        <w:t xml:space="preserve"> </w:t>
      </w:r>
      <w:r>
        <w:t>to</w:t>
      </w:r>
      <w:r w:rsidR="00836B94">
        <w:t xml:space="preserve"> 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ured according the legend on the left.  Other terms are coloured in grey.</w:t>
      </w:r>
    </w:p>
    <w:p w14:paraId="78F00E9C" w14:textId="35BBE5B0" w:rsidR="00F90E5C" w:rsidRPr="00F90E5C" w:rsidRDefault="00F90E5C" w:rsidP="00224FCB">
      <w:pPr>
        <w:jc w:val="both"/>
      </w:pPr>
      <w:r>
        <w:rPr>
          <w:b/>
        </w:rPr>
        <w:t>B</w:t>
      </w:r>
      <w:r>
        <w:rPr>
          <w:b/>
        </w:rPr>
        <w:tab/>
      </w:r>
      <w:r>
        <w:t>As in A, showing knockout effects mediating growth</w:t>
      </w:r>
    </w:p>
    <w:p w14:paraId="3963D923" w14:textId="77777777" w:rsidR="00CD2764" w:rsidRDefault="00CD2764" w:rsidP="00224FCB"/>
    <w:p w14:paraId="189166D7" w14:textId="23A1C39C" w:rsidR="00522486" w:rsidRPr="00233F15" w:rsidRDefault="00522486" w:rsidP="00522486">
      <w:commentRangeStart w:id="42"/>
      <w:r>
        <w:rPr>
          <w:b/>
        </w:rPr>
        <w:t>Figure S</w:t>
      </w:r>
      <w:commentRangeEnd w:id="42"/>
      <w:r w:rsidR="00CD2764">
        <w:rPr>
          <w:b/>
        </w:rPr>
        <w:t>4</w:t>
      </w:r>
      <w:r>
        <w:rPr>
          <w:rStyle w:val="CommentReference"/>
          <w:rFonts w:asciiTheme="minorHAnsi" w:hAnsiTheme="minorHAnsi" w:cstheme="minorBidi"/>
        </w:rPr>
        <w:commentReference w:id="42"/>
      </w:r>
      <w:r w:rsidRPr="00233F15">
        <w:rPr>
          <w:b/>
        </w:rPr>
        <w:t xml:space="preserve">.  </w:t>
      </w:r>
      <w:r>
        <w:t>Reproducibility</w:t>
      </w:r>
      <w:r w:rsidRPr="00233F15">
        <w:t xml:space="preserve"> of </w:t>
      </w:r>
      <w:r w:rsidR="00E64198">
        <w:t>G</w:t>
      </w:r>
      <w:r w:rsidRPr="00233F15">
        <w:t xml:space="preserve">rouped </w:t>
      </w:r>
      <w:r w:rsidR="00E64198">
        <w:t>G</w:t>
      </w:r>
      <w:r w:rsidRPr="00233F15">
        <w:t xml:space="preserve">enotype </w:t>
      </w:r>
      <w:r w:rsidR="00E64198">
        <w:t>R</w:t>
      </w:r>
      <w:r>
        <w:t>esistance</w:t>
      </w:r>
      <w:r w:rsidRPr="00233F15">
        <w:t>.</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3AFEA2A2" w:rsidR="00E6797C" w:rsidRPr="00233F15" w:rsidRDefault="00E6797C" w:rsidP="00224FCB">
      <w:pPr>
        <w:jc w:val="both"/>
      </w:pPr>
      <w:r>
        <w:rPr>
          <w:b/>
        </w:rPr>
        <w:t xml:space="preserve">Figure </w:t>
      </w:r>
      <w:r w:rsidR="007E2236">
        <w:rPr>
          <w:b/>
        </w:rPr>
        <w:t>S</w:t>
      </w:r>
      <w:r w:rsidR="00EC5C0C">
        <w:rPr>
          <w:b/>
        </w:rPr>
        <w:t>5</w:t>
      </w:r>
      <w:r w:rsidRPr="00233F15">
        <w:rPr>
          <w:b/>
        </w:rPr>
        <w:t xml:space="preserve">.  </w:t>
      </w:r>
      <w:r>
        <w:t xml:space="preserve">A </w:t>
      </w:r>
      <w:r w:rsidR="00E64198">
        <w:t>R</w:t>
      </w:r>
      <w:r>
        <w:t xml:space="preserve">adial </w:t>
      </w:r>
      <w:r w:rsidR="00E64198">
        <w:t xml:space="preserve">Combinatorial Signature </w:t>
      </w:r>
      <w:r>
        <w:t xml:space="preserve">in </w:t>
      </w:r>
      <w:r w:rsidR="00E64198">
        <w:t>A</w:t>
      </w:r>
      <w:r w:rsidRPr="00233F15">
        <w:t xml:space="preserve">dditional </w:t>
      </w:r>
      <w:r w:rsidR="00E64198">
        <w:t>D</w:t>
      </w:r>
      <w:r w:rsidRPr="00233F15">
        <w:t>rugs.</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56AF7A58" w:rsidR="003B20FE" w:rsidRPr="00233F15" w:rsidRDefault="00806F9F" w:rsidP="00224FCB">
      <w:r>
        <w:rPr>
          <w:b/>
        </w:rPr>
        <w:t xml:space="preserve">Figure </w:t>
      </w:r>
      <w:r w:rsidR="007E2236">
        <w:rPr>
          <w:b/>
        </w:rPr>
        <w:t>S</w:t>
      </w:r>
      <w:r w:rsidR="00E64198">
        <w:rPr>
          <w:b/>
        </w:rPr>
        <w:t>6</w:t>
      </w:r>
      <w:r w:rsidR="007A2ED2" w:rsidRPr="00233F15">
        <w:rPr>
          <w:b/>
        </w:rPr>
        <w:t xml:space="preserve">.  </w:t>
      </w:r>
      <w:r w:rsidR="003B20FE" w:rsidRPr="00233F15">
        <w:t xml:space="preserve">A </w:t>
      </w:r>
      <w:r w:rsidR="00E64198">
        <w:t>Resistance</w:t>
      </w:r>
      <w:r w:rsidR="003B20FE" w:rsidRPr="00233F15">
        <w:t xml:space="preserve"> </w:t>
      </w:r>
      <w:r w:rsidR="00E64198">
        <w:t>L</w:t>
      </w:r>
      <w:r w:rsidR="003B20FE" w:rsidRPr="00233F15">
        <w:t>andscape</w:t>
      </w:r>
      <w:r w:rsidR="00E64198">
        <w:t xml:space="preserve"> for all D</w:t>
      </w:r>
      <w:r w:rsidR="00B91404" w:rsidRPr="00233F15">
        <w:t>rugs.</w:t>
      </w:r>
      <w:r w:rsidR="003B20FE" w:rsidRPr="00233F15">
        <w:t xml:space="preserve"> </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7B74D1F5"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Pr>
          <w:bCs/>
          <w:iCs/>
          <w:color w:val="000000" w:themeColor="text1"/>
        </w:rPr>
        <w:t xml:space="preserve">Neural </w:t>
      </w:r>
      <w:r w:rsidR="005207A1">
        <w:rPr>
          <w:bCs/>
          <w:iCs/>
          <w:color w:val="000000" w:themeColor="text1"/>
        </w:rPr>
        <w:t>N</w:t>
      </w:r>
      <w:r>
        <w:rPr>
          <w:bCs/>
          <w:iCs/>
          <w:color w:val="000000" w:themeColor="text1"/>
        </w:rPr>
        <w:t xml:space="preserve">etwork </w:t>
      </w:r>
      <w:r w:rsidR="005207A1">
        <w:rPr>
          <w:bCs/>
          <w:iCs/>
          <w:color w:val="000000" w:themeColor="text1"/>
        </w:rPr>
        <w:t xml:space="preserve">Construction and </w:t>
      </w:r>
      <w:r w:rsidR="00671ED3">
        <w:rPr>
          <w:bCs/>
          <w:iCs/>
          <w:color w:val="000000" w:themeColor="text1"/>
        </w:rPr>
        <w:t>E</w:t>
      </w:r>
      <w:r>
        <w:rPr>
          <w:bCs/>
          <w:iCs/>
          <w:color w:val="000000" w:themeColor="text1"/>
        </w:rPr>
        <w:t>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62B9266E"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lastRenderedPageBreak/>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A, showing the overall mean 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25398689" w:rsidR="00522486" w:rsidRDefault="00522486" w:rsidP="00522486">
      <w:pPr>
        <w:widowControl w:val="0"/>
        <w:autoSpaceDE w:val="0"/>
        <w:autoSpaceDN w:val="0"/>
        <w:adjustRightInd w:val="0"/>
        <w:rPr>
          <w:bCs/>
          <w:iCs/>
          <w:color w:val="000000" w:themeColor="text1"/>
        </w:rPr>
      </w:pPr>
      <w:commentRangeStart w:id="43"/>
      <w:r>
        <w:rPr>
          <w:b/>
          <w:bCs/>
          <w:iCs/>
          <w:color w:val="000000" w:themeColor="text1"/>
        </w:rPr>
        <w:t>Figure S</w:t>
      </w:r>
      <w:r w:rsidR="00AF0890">
        <w:rPr>
          <w:b/>
          <w:bCs/>
          <w:iCs/>
          <w:color w:val="000000" w:themeColor="text1"/>
        </w:rPr>
        <w:t>8</w:t>
      </w:r>
      <w:commentRangeEnd w:id="43"/>
      <w:r>
        <w:rPr>
          <w:rStyle w:val="CommentReference"/>
          <w:rFonts w:asciiTheme="minorHAnsi" w:hAnsiTheme="minorHAnsi" w:cstheme="minorBidi"/>
        </w:rPr>
        <w:commentReference w:id="43"/>
      </w:r>
      <w:r>
        <w:rPr>
          <w:b/>
          <w:bCs/>
          <w:iCs/>
          <w:color w:val="000000" w:themeColor="text1"/>
        </w:rPr>
        <w:t xml:space="preserve">. </w:t>
      </w:r>
      <w:r>
        <w:rPr>
          <w:bCs/>
          <w:iCs/>
          <w:color w:val="000000" w:themeColor="text1"/>
        </w:rPr>
        <w:t xml:space="preserve">Neural </w:t>
      </w:r>
      <w:r w:rsidR="00671ED3">
        <w:rPr>
          <w:bCs/>
          <w:iCs/>
          <w:color w:val="000000" w:themeColor="text1"/>
        </w:rPr>
        <w:t>N</w:t>
      </w:r>
      <w:r>
        <w:rPr>
          <w:bCs/>
          <w:iCs/>
          <w:color w:val="000000" w:themeColor="text1"/>
        </w:rPr>
        <w:t xml:space="preserve">etwork </w:t>
      </w:r>
      <w:r w:rsidR="00671ED3">
        <w:rPr>
          <w:bCs/>
          <w:iCs/>
          <w:color w:val="000000" w:themeColor="text1"/>
        </w:rPr>
        <w:t>P</w:t>
      </w:r>
      <w:r>
        <w:rPr>
          <w:bCs/>
          <w:iCs/>
          <w:color w:val="000000" w:themeColor="text1"/>
        </w:rPr>
        <w:t xml:space="preserve">erformance for </w:t>
      </w:r>
      <w:r w:rsidR="00671ED3">
        <w:rPr>
          <w:bCs/>
          <w:iCs/>
          <w:color w:val="000000" w:themeColor="text1"/>
        </w:rPr>
        <w:t>S</w:t>
      </w:r>
      <w:r>
        <w:rPr>
          <w:bCs/>
          <w:iCs/>
          <w:color w:val="000000" w:themeColor="text1"/>
        </w:rPr>
        <w:t xml:space="preserve">ingle </w:t>
      </w:r>
      <w:r w:rsidR="00671ED3">
        <w:rPr>
          <w:bCs/>
          <w:iCs/>
          <w:color w:val="000000" w:themeColor="text1"/>
        </w:rPr>
        <w:t>D</w:t>
      </w:r>
      <w:r>
        <w:rPr>
          <w:bCs/>
          <w:iCs/>
          <w:color w:val="000000" w:themeColor="text1"/>
        </w:rPr>
        <w:t>rugs</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4A7E4530" w:rsidR="00E83CB0" w:rsidRDefault="00C75C81" w:rsidP="00E83CB0">
      <w:pPr>
        <w:widowControl w:val="0"/>
        <w:autoSpaceDE w:val="0"/>
        <w:autoSpaceDN w:val="0"/>
        <w:adjustRightInd w:val="0"/>
        <w:rPr>
          <w:bCs/>
          <w:iCs/>
          <w:color w:val="000000" w:themeColor="text1"/>
        </w:rPr>
      </w:pPr>
      <w:commentRangeStart w:id="44"/>
      <w:r>
        <w:rPr>
          <w:b/>
          <w:bCs/>
          <w:iCs/>
          <w:color w:val="000000" w:themeColor="text1"/>
        </w:rPr>
        <w:t>Figure S</w:t>
      </w:r>
      <w:r w:rsidR="008436FC">
        <w:rPr>
          <w:b/>
          <w:bCs/>
          <w:iCs/>
          <w:color w:val="000000" w:themeColor="text1"/>
        </w:rPr>
        <w:t>9</w:t>
      </w:r>
      <w:r>
        <w:rPr>
          <w:b/>
          <w:bCs/>
          <w:iCs/>
          <w:color w:val="000000" w:themeColor="text1"/>
        </w:rPr>
        <w:t xml:space="preserve">. </w:t>
      </w:r>
      <w:commentRangeEnd w:id="44"/>
      <w:r>
        <w:rPr>
          <w:rStyle w:val="CommentReference"/>
          <w:rFonts w:asciiTheme="minorHAnsi" w:hAnsiTheme="minorHAnsi" w:cstheme="minorBidi"/>
        </w:rPr>
        <w:commentReference w:id="44"/>
      </w:r>
      <w:r w:rsidR="00AA04D1">
        <w:rPr>
          <w:bCs/>
          <w:iCs/>
          <w:color w:val="000000" w:themeColor="text1"/>
        </w:rPr>
        <w:t xml:space="preserve"> Neural Network Training with Single-Drug Data</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45B47EC3" w:rsidR="00A85652" w:rsidRDefault="002C10E6" w:rsidP="00224FCB">
      <w:pPr>
        <w:widowControl w:val="0"/>
        <w:autoSpaceDE w:val="0"/>
        <w:autoSpaceDN w:val="0"/>
        <w:adjustRightInd w:val="0"/>
        <w:rPr>
          <w:b/>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66843150" w14:textId="08DC0B0C" w:rsidR="00E25B74" w:rsidRDefault="00C75C81" w:rsidP="00EA645D">
      <w:pPr>
        <w:jc w:val="both"/>
        <w:rPr>
          <w:color w:val="000000" w:themeColor="text1"/>
        </w:rPr>
      </w:pPr>
      <w:commentRangeStart w:id="45"/>
      <w:r w:rsidRPr="003643C4">
        <w:rPr>
          <w:b/>
          <w:bCs/>
          <w:iCs/>
          <w:color w:val="000000" w:themeColor="text1"/>
        </w:rPr>
        <w:t>Figure S1</w:t>
      </w:r>
      <w:r w:rsidR="00420D57">
        <w:rPr>
          <w:b/>
          <w:bCs/>
          <w:iCs/>
          <w:color w:val="000000" w:themeColor="text1"/>
        </w:rPr>
        <w:t>0</w:t>
      </w:r>
      <w:r w:rsidRPr="003643C4">
        <w:rPr>
          <w:b/>
          <w:bCs/>
          <w:iCs/>
          <w:color w:val="000000" w:themeColor="text1"/>
        </w:rPr>
        <w:t>.</w:t>
      </w:r>
      <w:commentRangeEnd w:id="45"/>
      <w:r>
        <w:rPr>
          <w:rStyle w:val="CommentReference"/>
          <w:rFonts w:asciiTheme="minorHAnsi" w:hAnsiTheme="minorHAnsi" w:cstheme="minorBidi"/>
        </w:rPr>
        <w:commentReference w:id="45"/>
      </w:r>
      <w:r w:rsidRPr="003643C4">
        <w:rPr>
          <w:b/>
          <w:bCs/>
          <w:iCs/>
          <w:color w:val="000000" w:themeColor="text1"/>
        </w:rPr>
        <w:t xml:space="preserve">  </w:t>
      </w:r>
      <w:r w:rsidR="0092493A" w:rsidRPr="003643C4">
        <w:rPr>
          <w:color w:val="000000" w:themeColor="text1"/>
        </w:rPr>
        <w:t>Comparing</w:t>
      </w:r>
      <w:r w:rsidR="00E25B74">
        <w:rPr>
          <w:color w:val="000000" w:themeColor="text1"/>
        </w:rPr>
        <w:t xml:space="preserve"> Single-Strain Fluconazole Resistance to </w:t>
      </w:r>
      <w:r w:rsidR="00E25B74">
        <w:t>5-gene Groups</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5E5E1734"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3643C4">
        <w:rPr>
          <w:bCs/>
          <w:iCs/>
          <w:color w:val="000000" w:themeColor="text1"/>
        </w:rPr>
        <w:t xml:space="preserve">Measuring </w:t>
      </w:r>
      <w:r w:rsidR="00EE08DA">
        <w:rPr>
          <w:bCs/>
          <w:iCs/>
          <w:color w:val="000000" w:themeColor="text1"/>
        </w:rPr>
        <w:t>P</w:t>
      </w:r>
      <w:r w:rsidR="00C52FFD">
        <w:rPr>
          <w:bCs/>
          <w:iCs/>
          <w:color w:val="000000" w:themeColor="text1"/>
        </w:rPr>
        <w:t>rotein-</w:t>
      </w:r>
      <w:r w:rsidR="00EE08DA">
        <w:rPr>
          <w:bCs/>
          <w:iCs/>
          <w:color w:val="000000" w:themeColor="text1"/>
        </w:rPr>
        <w:t>P</w:t>
      </w:r>
      <w:r w:rsidR="00C52FFD">
        <w:rPr>
          <w:bCs/>
          <w:iCs/>
          <w:color w:val="000000" w:themeColor="text1"/>
        </w:rPr>
        <w:t xml:space="preserve">rotein </w:t>
      </w:r>
      <w:r w:rsidRPr="003643C4">
        <w:rPr>
          <w:bCs/>
          <w:iCs/>
          <w:color w:val="000000" w:themeColor="text1"/>
        </w:rPr>
        <w:t>interactions between Pdr5, Snq2, and Yor1 using mDHFR PCA.</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299FB0E2"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FF0877">
        <w:rPr>
          <w:b/>
          <w:bCs/>
          <w:iCs/>
          <w:color w:val="000000" w:themeColor="text1"/>
        </w:rPr>
        <w:t>.</w:t>
      </w:r>
      <w:r w:rsidR="00687741">
        <w:rPr>
          <w:bCs/>
          <w:iCs/>
          <w:color w:val="000000" w:themeColor="text1"/>
        </w:rPr>
        <w:t xml:space="preserve"> Measuring </w:t>
      </w:r>
      <w:r w:rsidR="007F40EA">
        <w:rPr>
          <w:bCs/>
          <w:iCs/>
          <w:color w:val="000000" w:themeColor="text1"/>
        </w:rPr>
        <w:t>P</w:t>
      </w:r>
      <w:r w:rsidR="00C52FFD">
        <w:rPr>
          <w:bCs/>
          <w:iCs/>
          <w:color w:val="000000" w:themeColor="text1"/>
        </w:rPr>
        <w:t>rotein-</w:t>
      </w:r>
      <w:r w:rsidR="007F40EA">
        <w:rPr>
          <w:bCs/>
          <w:iCs/>
          <w:color w:val="000000" w:themeColor="text1"/>
        </w:rPr>
        <w:t>P</w:t>
      </w:r>
      <w:r w:rsidR="00C52FFD">
        <w:rPr>
          <w:bCs/>
          <w:iCs/>
          <w:color w:val="000000" w:themeColor="text1"/>
        </w:rPr>
        <w:t xml:space="preserve">rotein </w:t>
      </w:r>
      <w:r w:rsidR="007F40EA">
        <w:rPr>
          <w:bCs/>
          <w:iCs/>
          <w:color w:val="000000" w:themeColor="text1"/>
        </w:rPr>
        <w:t>I</w:t>
      </w:r>
      <w:r w:rsidR="00D52B20">
        <w:rPr>
          <w:bCs/>
          <w:iCs/>
          <w:color w:val="000000" w:themeColor="text1"/>
        </w:rPr>
        <w:t>nteractions of Pdr5 with Snq2</w:t>
      </w:r>
      <w:r w:rsidRPr="003643C4">
        <w:rPr>
          <w:bCs/>
          <w:iCs/>
          <w:color w:val="000000" w:themeColor="text1"/>
        </w:rPr>
        <w:t xml:space="preserve"> and Yor1 using MYTH.</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xml:space="preserve">, SD –Trp–Ade–His </w:t>
      </w:r>
      <w:r w:rsidR="0097416E" w:rsidRPr="00662D0E">
        <w:rPr>
          <w:bCs/>
          <w:iCs/>
          <w:color w:val="000000" w:themeColor="text1"/>
        </w:rPr>
        <w:lastRenderedPageBreak/>
        <w:t>(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bi Celaj" w:date="2019-02-06T21:51:00Z" w:initials="AC">
    <w:p w14:paraId="0D36C6D1" w14:textId="3D0E706A" w:rsidR="00176B5F" w:rsidRDefault="00EC4469">
      <w:pPr>
        <w:pStyle w:val="CommentText"/>
      </w:pPr>
      <w:r>
        <w:rPr>
          <w:rStyle w:val="CommentReference"/>
        </w:rPr>
        <w:annotationRef/>
      </w:r>
      <w:r>
        <w:t>To reveal functions within a complex genetic system</w:t>
      </w:r>
      <w:r w:rsidR="00176B5F">
        <w:t xml:space="preserve">, </w:t>
      </w:r>
    </w:p>
    <w:p w14:paraId="69CEF2E5" w14:textId="58AEF6B4" w:rsidR="00EC4469" w:rsidRDefault="00EC4469">
      <w:pPr>
        <w:pStyle w:val="CommentText"/>
      </w:pPr>
      <w:r>
        <w:t xml:space="preserve">an exhaustive polygenic analysis (XGA) strategy </w:t>
      </w:r>
      <w:r w:rsidR="00176B5F">
        <w:t xml:space="preserve">is needed to go </w:t>
      </w:r>
      <w:r>
        <w:t xml:space="preserve">beyond single-gene and pairwise analysis to include the effects of high-order multi-gene perturbations.  </w:t>
      </w:r>
      <w:r w:rsidR="00176B5F">
        <w:t xml:space="preserve"> Here we describe a strategy for XGA and demonstrate it </w:t>
      </w:r>
      <w:bookmarkStart w:id="1" w:name="_GoBack"/>
      <w:bookmarkEnd w:id="1"/>
      <w:r w:rsidR="00176B5F">
        <w:t xml:space="preserve">on the entire set of 16 ABC transporters that have been implicated in multi-drug resistance.  </w:t>
      </w:r>
    </w:p>
  </w:comment>
  <w:comment w:id="3" w:author="Albi Celaj [2]" w:date="2019-01-17T12:42:00Z" w:initials="AC">
    <w:p w14:paraId="698530E1" w14:textId="66EBEA84" w:rsidR="001D56AD" w:rsidRDefault="001D56AD">
      <w:pPr>
        <w:pStyle w:val="CommentText"/>
      </w:pPr>
      <w:r>
        <w:rPr>
          <w:rStyle w:val="CommentReference"/>
        </w:rPr>
        <w:annotationRef/>
      </w:r>
      <w:r>
        <w:t>Add separate numbers for growth + resistance</w:t>
      </w:r>
    </w:p>
  </w:comment>
  <w:comment w:id="7" w:author="Albi Celaj [3]" w:date="2018-12-17T12:23:00Z" w:initials="AC">
    <w:p w14:paraId="7673E027" w14:textId="77777777" w:rsidR="001D56AD" w:rsidRDefault="001D56AD" w:rsidP="00031519">
      <w:pPr>
        <w:pStyle w:val="CommentText"/>
      </w:pPr>
      <w:r>
        <w:rPr>
          <w:rStyle w:val="CommentReference"/>
        </w:rPr>
        <w:annotationRef/>
      </w:r>
      <w:r>
        <w:t>Need to add to data file</w:t>
      </w:r>
    </w:p>
  </w:comment>
  <w:comment w:id="8" w:author="Yachie Nozomu" w:date="2018-12-10T01:48:00Z" w:initials="NY">
    <w:p w14:paraId="5E14E6E4" w14:textId="77777777" w:rsidR="001D56AD" w:rsidRDefault="001D56AD"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 w:author="Yachie Nozomu" w:date="2018-12-10T02:21:00Z" w:initials="NY">
    <w:p w14:paraId="62EA94FD" w14:textId="77777777" w:rsidR="001D56AD" w:rsidRDefault="001D56AD" w:rsidP="00DB0ED8">
      <w:pPr>
        <w:pStyle w:val="CommentText"/>
      </w:pPr>
      <w:r>
        <w:rPr>
          <w:rStyle w:val="CommentReference"/>
        </w:rPr>
        <w:annotationRef/>
      </w:r>
      <w:r>
        <w:t>Do you assume there are only effluxes and Es are only positive values?</w:t>
      </w:r>
    </w:p>
  </w:comment>
  <w:comment w:id="10" w:author="Albi Celaj [3]" w:date="2018-12-10T14:33:00Z" w:initials="AC">
    <w:p w14:paraId="5C6297C8" w14:textId="77777777" w:rsidR="001D56AD" w:rsidRDefault="001D56AD" w:rsidP="00DB0ED8">
      <w:pPr>
        <w:pStyle w:val="CommentText"/>
      </w:pPr>
      <w:r>
        <w:rPr>
          <w:rStyle w:val="CommentReference"/>
        </w:rPr>
        <w:annotationRef/>
      </w:r>
      <w:r>
        <w:t>Yes – can add negative E-values but rather chose to model these as inhibition of a hidden clearance factor (as per e-mail)</w:t>
      </w:r>
    </w:p>
  </w:comment>
  <w:comment w:id="11" w:author="Yachie Nozomu" w:date="2018-12-10T01:58:00Z" w:initials="NY">
    <w:p w14:paraId="4D65C6BF" w14:textId="77777777" w:rsidR="001D56AD" w:rsidRDefault="001D56AD"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 w:author="Albi Celaj [3]" w:date="2018-12-10T14:33:00Z" w:initials="AC">
    <w:p w14:paraId="5486673A" w14:textId="77777777" w:rsidR="001D56AD" w:rsidRDefault="001D56AD"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 w:author="Yachie Nozomu" w:date="2018-12-10T01:53:00Z" w:initials="NY">
    <w:p w14:paraId="59F4459E" w14:textId="77777777" w:rsidR="001D56AD" w:rsidRDefault="001D56AD"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4" w:author="Albi Celaj [3]" w:date="2018-12-10T14:33:00Z" w:initials="AC">
    <w:p w14:paraId="0B1F9671" w14:textId="6128468A" w:rsidR="001D56AD" w:rsidRDefault="001D56AD"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1D56AD" w:rsidRDefault="001D56AD" w:rsidP="00E270DE">
      <w:pPr>
        <w:pStyle w:val="CommentText"/>
      </w:pPr>
    </w:p>
  </w:comment>
  <w:comment w:id="15" w:author="Yachie Nozomu" w:date="2018-12-10T02:01:00Z" w:initials="NY">
    <w:p w14:paraId="6B20CD35" w14:textId="77777777" w:rsidR="001D56AD" w:rsidRDefault="001D56AD" w:rsidP="00E270DE">
      <w:pPr>
        <w:pStyle w:val="CommentText"/>
      </w:pPr>
      <w:r>
        <w:rPr>
          <w:rStyle w:val="CommentReference"/>
        </w:rPr>
        <w:annotationRef/>
      </w:r>
      <w:r>
        <w:t xml:space="preserve">Same here… two mating type datasets could share a decent amount of same genotypes </w:t>
      </w:r>
    </w:p>
  </w:comment>
  <w:comment w:id="16" w:author="Albi Celaj [2]" w:date="2018-12-21T14:48:00Z" w:initials="AC">
    <w:p w14:paraId="28432A83" w14:textId="6F6409FF" w:rsidR="001D56AD" w:rsidRDefault="001D56AD">
      <w:pPr>
        <w:pStyle w:val="CommentText"/>
      </w:pPr>
      <w:r>
        <w:rPr>
          <w:rStyle w:val="CommentReference"/>
        </w:rPr>
        <w:annotationRef/>
      </w:r>
      <w:r>
        <w:t>As above</w:t>
      </w:r>
    </w:p>
  </w:comment>
  <w:comment w:id="21" w:author="Yachie Nozomu" w:date="2018-12-10T02:29:00Z" w:initials="NY">
    <w:p w14:paraId="19FD9F07" w14:textId="77777777" w:rsidR="001D56AD" w:rsidRDefault="001D56AD" w:rsidP="00D610F0">
      <w:pPr>
        <w:pStyle w:val="CommentText"/>
      </w:pPr>
      <w:r>
        <w:rPr>
          <w:rStyle w:val="CommentReference"/>
        </w:rPr>
        <w:annotationRef/>
      </w:r>
      <w:r>
        <w:t>Is it unlikely that these genes are involved in valinomycin uptake?</w:t>
      </w:r>
    </w:p>
  </w:comment>
  <w:comment w:id="20" w:author="Albi Celaj [3]" w:date="2018-12-10T13:27:00Z" w:initials="AC">
    <w:p w14:paraId="473490EC" w14:textId="2D66CB8C" w:rsidR="001D56AD" w:rsidRDefault="001D56AD">
      <w:pPr>
        <w:pStyle w:val="CommentText"/>
      </w:pPr>
      <w:r>
        <w:rPr>
          <w:rStyle w:val="CommentReference"/>
        </w:rPr>
        <w:annotationRef/>
      </w:r>
      <w:r>
        <w:t>See e-mail</w:t>
      </w:r>
    </w:p>
  </w:comment>
  <w:comment w:id="23" w:author="Frederick Roth" w:date="2019-01-22T16:14:00Z" w:initials="FR">
    <w:p w14:paraId="43294444" w14:textId="500717C0" w:rsidR="001D56AD" w:rsidRDefault="001D56AD">
      <w:pPr>
        <w:pStyle w:val="CommentText"/>
      </w:pPr>
      <w:r>
        <w:rPr>
          <w:rStyle w:val="CommentReference"/>
        </w:rPr>
        <w:annotationRef/>
      </w:r>
      <w:r>
        <w:rPr>
          <w:noProof/>
        </w:rPr>
        <w:t>add use of SGA term somewhere</w:t>
      </w:r>
    </w:p>
  </w:comment>
  <w:comment w:id="24" w:author="Albi Celaj [2]" w:date="2019-01-24T13:53:00Z" w:initials="AC">
    <w:p w14:paraId="7B753950" w14:textId="485B26D7" w:rsidR="001D56AD" w:rsidRDefault="001D56AD">
      <w:pPr>
        <w:pStyle w:val="CommentText"/>
      </w:pPr>
      <w:r>
        <w:rPr>
          <w:rStyle w:val="CommentReference"/>
        </w:rPr>
        <w:annotationRef/>
      </w:r>
      <w:r>
        <w:t>Added it in the results instead (when describing Green Monster SGA markers)</w:t>
      </w:r>
    </w:p>
  </w:comment>
  <w:comment w:id="25" w:author="Yachie Nozomu" w:date="2018-12-10T02:31:00Z" w:initials="NY">
    <w:p w14:paraId="588E2228" w14:textId="77777777" w:rsidR="001D56AD" w:rsidRDefault="001D56AD" w:rsidP="00447F5C">
      <w:pPr>
        <w:pStyle w:val="CommentText"/>
      </w:pPr>
      <w:r>
        <w:rPr>
          <w:rStyle w:val="CommentReference"/>
        </w:rPr>
        <w:annotationRef/>
      </w:r>
      <w:r>
        <w:t>Please make sure that RY0148 is not GM Toolkit-alpha</w:t>
      </w:r>
    </w:p>
  </w:comment>
  <w:comment w:id="26" w:author="Albi Celaj [3]" w:date="2018-12-10T14:39:00Z" w:initials="AC">
    <w:p w14:paraId="6DAC57EE" w14:textId="4C43D3CA" w:rsidR="001D56AD" w:rsidRDefault="001D56AD">
      <w:pPr>
        <w:pStyle w:val="CommentText"/>
      </w:pPr>
      <w:r>
        <w:rPr>
          <w:rStyle w:val="CommentReference"/>
        </w:rPr>
        <w:annotationRef/>
      </w:r>
      <w:r>
        <w:t xml:space="preserve">It was the Toolkit-alpha strain that was used to make the barcoder, so I added both.  Is this ok? I didn’t see an ‘RY’ code for the barcoder </w:t>
      </w:r>
      <w:r w:rsidR="001A0FE4">
        <w:t>pool</w:t>
      </w:r>
    </w:p>
  </w:comment>
  <w:comment w:id="27" w:author="Yachie Nozomu" w:date="2018-12-10T02:50:00Z" w:initials="NY">
    <w:p w14:paraId="3F645A1E" w14:textId="77777777" w:rsidR="001D56AD" w:rsidRDefault="001D56AD" w:rsidP="00F85114">
      <w:pPr>
        <w:pStyle w:val="CommentText"/>
      </w:pPr>
      <w:r>
        <w:rPr>
          <w:rStyle w:val="CommentReference"/>
        </w:rPr>
        <w:annotationRef/>
      </w:r>
      <w:r>
        <w:t xml:space="preserve">Was the GM strain URA+? Did each deletion locus have GFP and URA3? </w:t>
      </w:r>
    </w:p>
  </w:comment>
  <w:comment w:id="28" w:author="Albi Celaj [3]" w:date="2018-12-10T13:50:00Z" w:initials="AC">
    <w:p w14:paraId="77A8ABFE" w14:textId="6EF4267F" w:rsidR="001D56AD" w:rsidRDefault="001D56AD">
      <w:pPr>
        <w:pStyle w:val="CommentText"/>
      </w:pPr>
      <w:r>
        <w:rPr>
          <w:rStyle w:val="CommentReference"/>
        </w:rPr>
        <w:annotationRef/>
      </w:r>
      <w:r>
        <w:t>Yes it did</w:t>
      </w:r>
    </w:p>
  </w:comment>
  <w:comment w:id="29" w:author="Albi Celaj" w:date="2017-08-24T14:59:00Z" w:initials="AC">
    <w:p w14:paraId="3798F73B" w14:textId="09A393D6" w:rsidR="001D56AD" w:rsidRDefault="001D56AD">
      <w:pPr>
        <w:pStyle w:val="CommentText"/>
      </w:pPr>
      <w:r>
        <w:rPr>
          <w:rStyle w:val="CommentReference"/>
        </w:rPr>
        <w:annotationRef/>
      </w:r>
      <w:r>
        <w:t>Need Marinella to add details</w:t>
      </w:r>
    </w:p>
  </w:comment>
  <w:comment w:id="30" w:author="Albi Celaj" w:date="2017-08-29T13:35:00Z" w:initials="AC">
    <w:p w14:paraId="1D09427C" w14:textId="47A7C76C" w:rsidR="001D56AD" w:rsidRDefault="001D56AD">
      <w:pPr>
        <w:pStyle w:val="CommentText"/>
      </w:pPr>
      <w:r>
        <w:rPr>
          <w:rStyle w:val="CommentReference"/>
        </w:rPr>
        <w:annotationRef/>
      </w:r>
      <w:r>
        <w:rPr>
          <w:rStyle w:val="CommentReference"/>
        </w:rPr>
        <w:t>Jamie: Need confirmation that it was indeed 2%</w:t>
      </w:r>
    </w:p>
  </w:comment>
  <w:comment w:id="31" w:author="Albi Celaj" w:date="2017-08-30T09:29:00Z" w:initials="AC">
    <w:p w14:paraId="2176F66A" w14:textId="3D74FFD6" w:rsidR="001D56AD" w:rsidRDefault="001D56AD">
      <w:pPr>
        <w:pStyle w:val="CommentText"/>
      </w:pPr>
      <w:r>
        <w:rPr>
          <w:rStyle w:val="CommentReference"/>
        </w:rPr>
        <w:annotationRef/>
      </w:r>
      <w:r>
        <w:t>Marinella: You had to recreate one of these strains, is it worth mentioning here?</w:t>
      </w:r>
    </w:p>
    <w:p w14:paraId="07D8619E" w14:textId="6BD7FA46" w:rsidR="001D56AD" w:rsidRDefault="001D56AD">
      <w:pPr>
        <w:pStyle w:val="CommentText"/>
      </w:pPr>
      <w:r>
        <w:t>- Also need to verify growth conditions, took from Tarassov et al paper</w:t>
      </w:r>
    </w:p>
    <w:p w14:paraId="57A9515B" w14:textId="62E3386E" w:rsidR="001D56AD" w:rsidRDefault="001D56AD">
      <w:pPr>
        <w:pStyle w:val="CommentText"/>
      </w:pPr>
      <w:r>
        <w:t>-Need fluconazole concentrations</w:t>
      </w:r>
    </w:p>
  </w:comment>
  <w:comment w:id="32" w:author="Albi Celaj" w:date="2017-11-07T13:36:00Z" w:initials="AC">
    <w:p w14:paraId="3DB38767" w14:textId="202E2C24" w:rsidR="001D56AD" w:rsidRDefault="001D56AD">
      <w:pPr>
        <w:pStyle w:val="CommentText"/>
      </w:pPr>
      <w:r>
        <w:rPr>
          <w:rStyle w:val="CommentReference"/>
        </w:rPr>
        <w:annotationRef/>
      </w:r>
      <w:r>
        <w:t>Under construction</w:t>
      </w:r>
    </w:p>
  </w:comment>
  <w:comment w:id="33" w:author="Frederick Roth" w:date="2019-02-05T13:42:00Z" w:initials="FR">
    <w:p w14:paraId="7B688227" w14:textId="18461629" w:rsidR="001D56AD" w:rsidRDefault="001D56AD">
      <w:pPr>
        <w:pStyle w:val="CommentText"/>
      </w:pPr>
      <w:r>
        <w:rPr>
          <w:rStyle w:val="CommentReference"/>
        </w:rPr>
        <w:annotationRef/>
      </w:r>
      <w:r>
        <w:rPr>
          <w:noProof/>
        </w:rPr>
        <w:t>update all appearances of S4-&gt;S1, S5 -&gt;S4 etc</w:t>
      </w:r>
    </w:p>
  </w:comment>
  <w:comment w:id="34" w:author="Yachie Nozomu" w:date="2018-12-10T04:06:00Z" w:initials="NY">
    <w:p w14:paraId="503887D7" w14:textId="77777777" w:rsidR="001D56AD" w:rsidRDefault="001D56AD" w:rsidP="006628D0">
      <w:pPr>
        <w:pStyle w:val="CommentText"/>
      </w:pPr>
      <w:r>
        <w:rPr>
          <w:rStyle w:val="CommentReference"/>
        </w:rPr>
        <w:annotationRef/>
      </w:r>
      <w:r>
        <w:t>P-values?</w:t>
      </w:r>
    </w:p>
  </w:comment>
  <w:comment w:id="35" w:author="Albi Celaj [3]" w:date="2018-12-10T13:58:00Z" w:initials="AC">
    <w:p w14:paraId="7834D23C" w14:textId="0819AEFF" w:rsidR="001D56AD" w:rsidRDefault="001D56AD">
      <w:pPr>
        <w:pStyle w:val="CommentText"/>
      </w:pPr>
      <w:r>
        <w:rPr>
          <w:rStyle w:val="CommentReference"/>
        </w:rPr>
        <w:annotationRef/>
      </w:r>
      <w:r>
        <w:t>Assuming p-value is for the correlation, will add</w:t>
      </w:r>
    </w:p>
  </w:comment>
  <w:comment w:id="36" w:author="Frederick Roth" w:date="2019-02-05T14:08:00Z" w:initials="FR">
    <w:p w14:paraId="1573107A" w14:textId="46ADCCC8" w:rsidR="001D56AD" w:rsidRDefault="001D56AD">
      <w:pPr>
        <w:pStyle w:val="CommentText"/>
      </w:pPr>
      <w:r>
        <w:rPr>
          <w:rStyle w:val="CommentReference"/>
        </w:rPr>
        <w:annotationRef/>
      </w:r>
      <w:r>
        <w:rPr>
          <w:noProof/>
        </w:rPr>
        <w:t>To be revisited</w:t>
      </w:r>
    </w:p>
  </w:comment>
  <w:comment w:id="37" w:author="Yachie Nozomu" w:date="2018-12-10T04:06:00Z" w:initials="NY">
    <w:p w14:paraId="403AA135" w14:textId="77777777" w:rsidR="001D56AD" w:rsidRDefault="001D56AD" w:rsidP="004557DE">
      <w:pPr>
        <w:pStyle w:val="CommentText"/>
      </w:pPr>
      <w:r>
        <w:rPr>
          <w:rStyle w:val="CommentReference"/>
        </w:rPr>
        <w:annotationRef/>
      </w:r>
      <w:r>
        <w:t>P-values?</w:t>
      </w:r>
    </w:p>
  </w:comment>
  <w:comment w:id="38" w:author="Yachie Nozomu" w:date="2018-12-10T04:09:00Z" w:initials="NY">
    <w:p w14:paraId="7ED5B4B5" w14:textId="77777777" w:rsidR="001D56AD" w:rsidRDefault="001D56AD" w:rsidP="00DD69D1">
      <w:pPr>
        <w:pStyle w:val="CommentText"/>
      </w:pPr>
      <w:r>
        <w:rPr>
          <w:rStyle w:val="CommentReference"/>
        </w:rPr>
        <w:annotationRef/>
      </w:r>
      <w:r>
        <w:t>Better to have a legend for the arrow widths</w:t>
      </w:r>
    </w:p>
  </w:comment>
  <w:comment w:id="39" w:author="Albi Celaj [3]" w:date="2018-12-10T14:02:00Z" w:initials="AC">
    <w:p w14:paraId="61A0643E" w14:textId="716CDE26" w:rsidR="001D56AD" w:rsidRDefault="001D56AD">
      <w:pPr>
        <w:pStyle w:val="CommentText"/>
      </w:pPr>
      <w:r>
        <w:rPr>
          <w:rStyle w:val="CommentReference"/>
        </w:rPr>
        <w:annotationRef/>
      </w:r>
      <w:r>
        <w:t>Done</w:t>
      </w:r>
    </w:p>
  </w:comment>
  <w:comment w:id="40" w:author="Yachie Nozomu" w:date="2018-12-10T04:12:00Z" w:initials="NY">
    <w:p w14:paraId="1B312765" w14:textId="03B984A1" w:rsidR="001D56AD" w:rsidRDefault="001D56AD"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41" w:author="Albi Celaj [2]" w:date="2019-01-31T17:40:00Z" w:initials="AC">
    <w:p w14:paraId="7F21D2AD" w14:textId="73C92892" w:rsidR="001D56AD" w:rsidRDefault="001D56AD">
      <w:pPr>
        <w:pStyle w:val="CommentText"/>
      </w:pPr>
      <w:r>
        <w:rPr>
          <w:rStyle w:val="CommentReference"/>
        </w:rPr>
        <w:annotationRef/>
      </w:r>
      <w:r>
        <w:t>Done</w:t>
      </w:r>
    </w:p>
  </w:comment>
  <w:comment w:id="42" w:author="Yachie Nozomu" w:date="2018-12-10T04:05:00Z" w:initials="NY">
    <w:p w14:paraId="1D22F995" w14:textId="77777777" w:rsidR="001D56AD" w:rsidRDefault="001D56AD" w:rsidP="00522486">
      <w:pPr>
        <w:pStyle w:val="CommentText"/>
      </w:pPr>
      <w:r>
        <w:rPr>
          <w:rStyle w:val="CommentReference"/>
        </w:rPr>
        <w:annotationRef/>
      </w:r>
      <w:r>
        <w:t>P-values?</w:t>
      </w:r>
    </w:p>
  </w:comment>
  <w:comment w:id="43" w:author="Yachie Nozomu" w:date="2018-12-10T04:07:00Z" w:initials="NY">
    <w:p w14:paraId="2734B415" w14:textId="77777777" w:rsidR="001D56AD" w:rsidRDefault="001D56AD" w:rsidP="00522486">
      <w:pPr>
        <w:pStyle w:val="CommentText"/>
      </w:pPr>
      <w:r>
        <w:rPr>
          <w:rStyle w:val="CommentReference"/>
        </w:rPr>
        <w:annotationRef/>
      </w:r>
      <w:r>
        <w:t>P-values?</w:t>
      </w:r>
    </w:p>
  </w:comment>
  <w:comment w:id="44" w:author="Yachie Nozomu" w:date="2018-12-10T04:07:00Z" w:initials="NY">
    <w:p w14:paraId="24423DA6" w14:textId="77777777" w:rsidR="001D56AD" w:rsidRDefault="001D56AD" w:rsidP="00C75C81">
      <w:pPr>
        <w:pStyle w:val="CommentText"/>
      </w:pPr>
      <w:r>
        <w:rPr>
          <w:rStyle w:val="CommentReference"/>
        </w:rPr>
        <w:annotationRef/>
      </w:r>
      <w:r>
        <w:t>P-values?</w:t>
      </w:r>
    </w:p>
  </w:comment>
  <w:comment w:id="45" w:author="Yachie Nozomu" w:date="2018-12-10T04:07:00Z" w:initials="NY">
    <w:p w14:paraId="0387A75F" w14:textId="77777777" w:rsidR="001D56AD" w:rsidRDefault="001D56AD"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CEF2E5" w15:done="0"/>
  <w15:commentEx w15:paraId="698530E1" w15:done="0"/>
  <w15:commentEx w15:paraId="7673E027"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0"/>
  <w15:commentEx w15:paraId="6DAC57EE" w15:paraIdParent="588E2228" w15:done="0"/>
  <w15:commentEx w15:paraId="3F645A1E" w15:done="0"/>
  <w15:commentEx w15:paraId="77A8ABFE" w15:paraIdParent="3F645A1E" w15:done="0"/>
  <w15:commentEx w15:paraId="3798F73B" w15:done="0"/>
  <w15:commentEx w15:paraId="1D09427C" w15:done="0"/>
  <w15:commentEx w15:paraId="57A9515B" w15:done="0"/>
  <w15:commentEx w15:paraId="3DB38767" w15:done="0"/>
  <w15:commentEx w15:paraId="7B688227" w15:done="0"/>
  <w15:commentEx w15:paraId="503887D7" w15:done="0"/>
  <w15:commentEx w15:paraId="7834D23C" w15:paraIdParent="503887D7" w15:done="0"/>
  <w15:commentEx w15:paraId="1573107A" w15:done="0"/>
  <w15:commentEx w15:paraId="403AA135"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503887D7" w16cid:durableId="1FD732A2"/>
  <w16cid:commentId w16cid:paraId="7834D23C" w16cid:durableId="1FD732A3"/>
  <w16cid:commentId w16cid:paraId="1573107A" w16cid:durableId="2004176C"/>
  <w16cid:commentId w16cid:paraId="403AA135" w16cid:durableId="1FD732A8"/>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3C822A" w14:textId="77777777" w:rsidR="0092492C" w:rsidRDefault="0092492C" w:rsidP="006D69DC">
      <w:r>
        <w:separator/>
      </w:r>
    </w:p>
  </w:endnote>
  <w:endnote w:type="continuationSeparator" w:id="0">
    <w:p w14:paraId="53FC5F64" w14:textId="77777777" w:rsidR="0092492C" w:rsidRDefault="0092492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CF9E57" w14:textId="77777777" w:rsidR="0092492C" w:rsidRDefault="0092492C" w:rsidP="006D69DC">
      <w:r>
        <w:separator/>
      </w:r>
    </w:p>
  </w:footnote>
  <w:footnote w:type="continuationSeparator" w:id="0">
    <w:p w14:paraId="450E12FF" w14:textId="77777777" w:rsidR="0092492C" w:rsidRDefault="0092492C"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None" w15:userId="Albi Celaj"/>
  </w15:person>
  <w15:person w15:author="Albi Celaj [2]">
    <w15:presenceInfo w15:providerId="AD" w15:userId="S::albi.celaj@mail.utoronto.ca::725b78b5-2951-40d9-b0b3-05f20b89ce7e"/>
  </w15:person>
  <w15:person w15:author="Albi Celaj [3]">
    <w15:presenceInfo w15:providerId="Windows Live" w15:userId="725b78b5-2951-40d9-b0b3-05f20b89ce7e"/>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F9"/>
    <w:rsid w:val="001979C8"/>
    <w:rsid w:val="001A048D"/>
    <w:rsid w:val="001A0EE8"/>
    <w:rsid w:val="001A0FE4"/>
    <w:rsid w:val="001A1199"/>
    <w:rsid w:val="001A197E"/>
    <w:rsid w:val="001A1FC6"/>
    <w:rsid w:val="001A210B"/>
    <w:rsid w:val="001A22F0"/>
    <w:rsid w:val="001A2B63"/>
    <w:rsid w:val="001A2F13"/>
    <w:rsid w:val="001A2F64"/>
    <w:rsid w:val="001A35D4"/>
    <w:rsid w:val="001A3A3A"/>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5A2"/>
    <w:rsid w:val="001F5994"/>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1B68"/>
    <w:rsid w:val="002D2425"/>
    <w:rsid w:val="002D2606"/>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3DF"/>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436"/>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BA8"/>
    <w:rsid w:val="00595FA8"/>
    <w:rsid w:val="00596106"/>
    <w:rsid w:val="005962B0"/>
    <w:rsid w:val="005964BD"/>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459"/>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C68"/>
    <w:rsid w:val="005E1338"/>
    <w:rsid w:val="005E13A9"/>
    <w:rsid w:val="005E1850"/>
    <w:rsid w:val="005E1BFB"/>
    <w:rsid w:val="005E1CB8"/>
    <w:rsid w:val="005E1F33"/>
    <w:rsid w:val="005E2070"/>
    <w:rsid w:val="005E248A"/>
    <w:rsid w:val="005E2675"/>
    <w:rsid w:val="005E26D6"/>
    <w:rsid w:val="005E27DE"/>
    <w:rsid w:val="005E28E3"/>
    <w:rsid w:val="005E2DD4"/>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26F7"/>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720"/>
    <w:rsid w:val="006B3A20"/>
    <w:rsid w:val="006B3E82"/>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D10"/>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406"/>
    <w:rsid w:val="008B6905"/>
    <w:rsid w:val="008B6EF2"/>
    <w:rsid w:val="008B701A"/>
    <w:rsid w:val="008B71E9"/>
    <w:rsid w:val="008B7227"/>
    <w:rsid w:val="008B7593"/>
    <w:rsid w:val="008B7701"/>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EFA"/>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495"/>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3A"/>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645D"/>
    <w:rsid w:val="00EA6650"/>
    <w:rsid w:val="00EA677A"/>
    <w:rsid w:val="00EA6C91"/>
    <w:rsid w:val="00EA6CA6"/>
    <w:rsid w:val="00EA6CAE"/>
    <w:rsid w:val="00EA717D"/>
    <w:rsid w:val="00EA7319"/>
    <w:rsid w:val="00EA779F"/>
    <w:rsid w:val="00EB08FB"/>
    <w:rsid w:val="00EB0D40"/>
    <w:rsid w:val="00EB1281"/>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469"/>
    <w:rsid w:val="00EC4580"/>
    <w:rsid w:val="00EC46E5"/>
    <w:rsid w:val="00EC47C9"/>
    <w:rsid w:val="00EC49F8"/>
    <w:rsid w:val="00EC4AB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F44F71-DDCB-4592-916E-2D5DC55EF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8</Pages>
  <Words>74112</Words>
  <Characters>422441</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7</cp:revision>
  <cp:lastPrinted>2018-12-18T22:08:00Z</cp:lastPrinted>
  <dcterms:created xsi:type="dcterms:W3CDTF">2019-02-06T17:24:00Z</dcterms:created>
  <dcterms:modified xsi:type="dcterms:W3CDTF">2019-02-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